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7968CEB" w14:textId="77777777" w:rsidR="00B659CF" w:rsidRPr="008B1532" w:rsidRDefault="00B659CF" w:rsidP="00B659CF">
      <w:pPr>
        <w:pStyle w:val="SupplementaryMaterial"/>
        <w:rPr>
          <w:b w:val="0"/>
          <w:sz w:val="24"/>
          <w:szCs w:val="24"/>
        </w:rPr>
      </w:pPr>
      <w:r w:rsidRPr="008B1532">
        <w:rPr>
          <w:b w:val="0"/>
          <w:sz w:val="24"/>
          <w:szCs w:val="24"/>
        </w:rPr>
        <w:t>Supplementary</w:t>
      </w:r>
      <w:r w:rsidRPr="008B1532">
        <w:rPr>
          <w:rFonts w:hint="eastAsia"/>
          <w:b w:val="0"/>
          <w:sz w:val="24"/>
          <w:szCs w:val="24"/>
          <w:lang w:eastAsia="zh-CN"/>
        </w:rPr>
        <w:t xml:space="preserve"> </w:t>
      </w:r>
      <w:r w:rsidRPr="008B1532">
        <w:rPr>
          <w:b w:val="0"/>
          <w:sz w:val="24"/>
          <w:szCs w:val="24"/>
        </w:rPr>
        <w:t>Table</w:t>
      </w:r>
    </w:p>
    <w:p w14:paraId="75A8F2AD" w14:textId="6C0F576B" w:rsidR="00007D1B" w:rsidRPr="008B1532" w:rsidRDefault="000B3F5F" w:rsidP="00007D1B">
      <w:pPr>
        <w:widowControl/>
        <w:spacing w:afterLines="50" w:after="156"/>
        <w:jc w:val="center"/>
        <w:rPr>
          <w:rFonts w:ascii="Times New Roman" w:hAnsi="Times New Roman" w:cs="Times New Roman"/>
          <w:sz w:val="24"/>
          <w:szCs w:val="24"/>
        </w:rPr>
      </w:pPr>
      <w:r w:rsidRPr="008B1532">
        <w:rPr>
          <w:rFonts w:ascii="Times New Roman" w:hAnsi="Times New Roman" w:cs="Times New Roman"/>
          <w:sz w:val="24"/>
          <w:szCs w:val="24"/>
        </w:rPr>
        <w:t>Table</w:t>
      </w:r>
      <w:r w:rsidR="008B1532">
        <w:rPr>
          <w:rFonts w:ascii="Times New Roman" w:hAnsi="Times New Roman" w:cs="Times New Roman"/>
          <w:sz w:val="24"/>
          <w:szCs w:val="24"/>
        </w:rPr>
        <w:t xml:space="preserve"> S</w:t>
      </w:r>
      <w:r w:rsidRPr="008B1532">
        <w:rPr>
          <w:rFonts w:ascii="Times New Roman" w:hAnsi="Times New Roman" w:cs="Times New Roman" w:hint="eastAsia"/>
          <w:sz w:val="24"/>
          <w:szCs w:val="24"/>
        </w:rPr>
        <w:t>1</w:t>
      </w:r>
      <w:r w:rsidRPr="008B1532">
        <w:rPr>
          <w:rFonts w:ascii="Times New Roman" w:hAnsi="Times New Roman" w:cs="Times New Roman"/>
          <w:sz w:val="24"/>
          <w:szCs w:val="24"/>
        </w:rPr>
        <w:t xml:space="preserve">. </w:t>
      </w:r>
      <w:r w:rsidR="00225E65" w:rsidRPr="008B1532">
        <w:rPr>
          <w:rFonts w:ascii="Times New Roman" w:hAnsi="Times New Roman" w:cs="Times New Roman" w:hint="eastAsia"/>
          <w:sz w:val="24"/>
          <w:szCs w:val="24"/>
        </w:rPr>
        <w:t>Protective effect</w:t>
      </w:r>
      <w:r w:rsidRPr="008B1532">
        <w:rPr>
          <w:rFonts w:ascii="Times New Roman" w:hAnsi="Times New Roman" w:cs="Times New Roman"/>
          <w:sz w:val="24"/>
          <w:szCs w:val="24"/>
        </w:rPr>
        <w:t>s of H</w:t>
      </w:r>
      <w:r w:rsidRPr="008B153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8B1532">
        <w:rPr>
          <w:rFonts w:ascii="Times New Roman" w:hAnsi="Times New Roman" w:cs="Times New Roman"/>
          <w:sz w:val="24"/>
          <w:szCs w:val="24"/>
        </w:rPr>
        <w:t xml:space="preserve"> in </w:t>
      </w:r>
      <w:r w:rsidRPr="008B1532">
        <w:rPr>
          <w:rFonts w:ascii="Times New Roman" w:hAnsi="Times New Roman" w:cs="Times New Roman" w:hint="eastAsia"/>
          <w:sz w:val="24"/>
          <w:szCs w:val="24"/>
        </w:rPr>
        <w:t>A</w:t>
      </w:r>
      <w:r w:rsidRPr="008B1532">
        <w:rPr>
          <w:rFonts w:ascii="Times New Roman" w:hAnsi="Times New Roman" w:cs="Times New Roman"/>
          <w:sz w:val="24"/>
          <w:szCs w:val="24"/>
        </w:rPr>
        <w:t xml:space="preserve">cute </w:t>
      </w:r>
      <w:r w:rsidR="00225E65" w:rsidRPr="008B1532">
        <w:rPr>
          <w:rFonts w:ascii="Times New Roman" w:hAnsi="Times New Roman" w:cs="Times New Roman" w:hint="eastAsia"/>
          <w:sz w:val="24"/>
          <w:szCs w:val="24"/>
        </w:rPr>
        <w:t>or</w:t>
      </w:r>
      <w:r w:rsidRPr="008B1532">
        <w:rPr>
          <w:rFonts w:ascii="Times New Roman" w:hAnsi="Times New Roman" w:cs="Times New Roman"/>
          <w:sz w:val="24"/>
          <w:szCs w:val="24"/>
        </w:rPr>
        <w:t xml:space="preserve"> </w:t>
      </w:r>
      <w:r w:rsidRPr="008B1532">
        <w:rPr>
          <w:rFonts w:ascii="Times New Roman" w:hAnsi="Times New Roman" w:cs="Times New Roman" w:hint="eastAsia"/>
          <w:sz w:val="24"/>
          <w:szCs w:val="24"/>
        </w:rPr>
        <w:t>C</w:t>
      </w:r>
      <w:r w:rsidRPr="008B1532">
        <w:rPr>
          <w:rFonts w:ascii="Times New Roman" w:hAnsi="Times New Roman" w:cs="Times New Roman"/>
          <w:sz w:val="24"/>
          <w:szCs w:val="24"/>
        </w:rPr>
        <w:t xml:space="preserve">hronic </w:t>
      </w:r>
      <w:r w:rsidRPr="008B1532">
        <w:rPr>
          <w:rFonts w:ascii="Times New Roman" w:hAnsi="Times New Roman" w:cs="Times New Roman" w:hint="eastAsia"/>
          <w:sz w:val="24"/>
          <w:szCs w:val="24"/>
        </w:rPr>
        <w:t>H</w:t>
      </w:r>
      <w:r w:rsidRPr="008B1532">
        <w:rPr>
          <w:rFonts w:ascii="Times New Roman" w:hAnsi="Times New Roman" w:cs="Times New Roman"/>
          <w:sz w:val="24"/>
          <w:szCs w:val="24"/>
        </w:rPr>
        <w:t xml:space="preserve">epatic </w:t>
      </w:r>
      <w:r w:rsidRPr="008B1532">
        <w:rPr>
          <w:rFonts w:ascii="Times New Roman" w:hAnsi="Times New Roman" w:cs="Times New Roman" w:hint="eastAsia"/>
          <w:sz w:val="24"/>
          <w:szCs w:val="24"/>
        </w:rPr>
        <w:t>I</w:t>
      </w:r>
      <w:r w:rsidRPr="008B1532">
        <w:rPr>
          <w:rFonts w:ascii="Times New Roman" w:hAnsi="Times New Roman" w:cs="Times New Roman"/>
          <w:sz w:val="24"/>
          <w:szCs w:val="24"/>
        </w:rPr>
        <w:t>njures Animal Models</w:t>
      </w:r>
    </w:p>
    <w:tbl>
      <w:tblPr>
        <w:tblStyle w:val="-2"/>
        <w:tblW w:w="8222" w:type="dxa"/>
        <w:jc w:val="center"/>
        <w:tblLook w:val="04A0" w:firstRow="1" w:lastRow="0" w:firstColumn="1" w:lastColumn="0" w:noHBand="0" w:noVBand="1"/>
      </w:tblPr>
      <w:tblGrid>
        <w:gridCol w:w="3219"/>
        <w:gridCol w:w="3254"/>
        <w:gridCol w:w="1749"/>
      </w:tblGrid>
      <w:tr w:rsidR="00600938" w:rsidRPr="008B1532" w14:paraId="4A95657B" w14:textId="77777777" w:rsidTr="002C5C0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3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9" w:type="dxa"/>
            <w:noWrap/>
            <w:vAlign w:val="center"/>
            <w:hideMark/>
          </w:tcPr>
          <w:p w14:paraId="6D72D8D9" w14:textId="77777777" w:rsidR="00007D1B" w:rsidRPr="008B1532" w:rsidRDefault="00007D1B" w:rsidP="00716D82">
            <w:pPr>
              <w:jc w:val="center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Animal Models</w:t>
            </w:r>
          </w:p>
        </w:tc>
        <w:tc>
          <w:tcPr>
            <w:tcW w:w="3254" w:type="dxa"/>
            <w:noWrap/>
            <w:vAlign w:val="center"/>
            <w:hideMark/>
          </w:tcPr>
          <w:p w14:paraId="69F5DC5D" w14:textId="77777777" w:rsidR="00007D1B" w:rsidRPr="008B1532" w:rsidRDefault="00007D1B" w:rsidP="00716D8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Mechanisms</w:t>
            </w:r>
          </w:p>
        </w:tc>
        <w:tc>
          <w:tcPr>
            <w:tcW w:w="1749" w:type="dxa"/>
            <w:vAlign w:val="center"/>
          </w:tcPr>
          <w:p w14:paraId="1813CC68" w14:textId="77777777" w:rsidR="00007D1B" w:rsidRPr="008B1532" w:rsidRDefault="00007D1B" w:rsidP="00716D8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References</w:t>
            </w:r>
          </w:p>
        </w:tc>
      </w:tr>
      <w:tr w:rsidR="00600938" w:rsidRPr="008B1532" w14:paraId="2BA4CD06" w14:textId="77777777" w:rsidTr="002C5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9" w:type="dxa"/>
            <w:noWrap/>
            <w:vAlign w:val="center"/>
          </w:tcPr>
          <w:p w14:paraId="60630642" w14:textId="77777777" w:rsidR="00007D1B" w:rsidRPr="008B1532" w:rsidRDefault="00007D1B" w:rsidP="00716D82">
            <w:pPr>
              <w:jc w:val="center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Ischemia</w:t>
            </w:r>
            <w:r w:rsidR="0058431C" w:rsidRPr="008B1532">
              <w:rPr>
                <w:rFonts w:ascii="Times New Roman" w:hAnsi="Times New Roman" w:cs="Times New Roman" w:hint="eastAsia"/>
                <w:b w:val="0"/>
                <w:color w:val="auto"/>
                <w:sz w:val="24"/>
                <w:szCs w:val="24"/>
              </w:rPr>
              <w:t>/</w:t>
            </w:r>
            <w:r w:rsidRPr="008B1532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Reperfusion</w:t>
            </w:r>
            <w:r w:rsidR="004A5B9F" w:rsidRPr="008B1532">
              <w:rPr>
                <w:rFonts w:ascii="Times New Roman" w:hAnsi="Times New Roman" w:cs="Times New Roman" w:hint="eastAsia"/>
                <w:b w:val="0"/>
                <w:color w:val="auto"/>
                <w:sz w:val="24"/>
                <w:szCs w:val="24"/>
              </w:rPr>
              <w:t xml:space="preserve"> (I/R)</w:t>
            </w:r>
            <w:r w:rsidRPr="008B1532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 xml:space="preserve">-induced </w:t>
            </w:r>
            <w:r w:rsidR="00267F0F" w:rsidRPr="008B1532">
              <w:rPr>
                <w:rFonts w:ascii="Times New Roman" w:hAnsi="Times New Roman" w:cs="Times New Roman" w:hint="eastAsia"/>
                <w:b w:val="0"/>
                <w:color w:val="auto"/>
                <w:sz w:val="24"/>
                <w:szCs w:val="24"/>
              </w:rPr>
              <w:t>l</w:t>
            </w:r>
            <w:r w:rsidRPr="008B1532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iver injur</w:t>
            </w:r>
            <w:r w:rsidR="009A3C36" w:rsidRPr="008B1532">
              <w:rPr>
                <w:rFonts w:ascii="Times New Roman" w:hAnsi="Times New Roman" w:cs="Times New Roman" w:hint="eastAsia"/>
                <w:b w:val="0"/>
                <w:color w:val="auto"/>
                <w:sz w:val="24"/>
                <w:szCs w:val="24"/>
              </w:rPr>
              <w:t>y</w:t>
            </w:r>
          </w:p>
          <w:p w14:paraId="51F4055E" w14:textId="77777777" w:rsidR="00007D1B" w:rsidRPr="008B1532" w:rsidRDefault="00007D1B" w:rsidP="00716D82">
            <w:pPr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3254" w:type="dxa"/>
            <w:noWrap/>
            <w:vAlign w:val="center"/>
          </w:tcPr>
          <w:p w14:paraId="197EB680" w14:textId="77777777" w:rsidR="00007D1B" w:rsidRPr="008B1532" w:rsidRDefault="00007D1B" w:rsidP="00716D8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Hepatic </w:t>
            </w:r>
            <w:proofErr w:type="spellStart"/>
            <w:r w:rsidR="00305CA2"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malondialdehyde</w:t>
            </w:r>
            <w:proofErr w:type="spellEnd"/>
            <w:r w:rsidR="00305CA2" w:rsidRPr="008B1532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 xml:space="preserve"> (</w:t>
            </w: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MDA</w:t>
            </w:r>
            <w:r w:rsidR="00305CA2" w:rsidRPr="008B1532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)</w:t>
            </w: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, TNF-α, IL-6, IL-1β, CD31, HMGB-1 and Egr-1↓</w:t>
            </w:r>
          </w:p>
          <w:p w14:paraId="2D2C0DB0" w14:textId="77777777" w:rsidR="00007D1B" w:rsidRPr="008B1532" w:rsidRDefault="00007D1B" w:rsidP="00716D8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Serum TNF-α, IL-6 levels↓</w:t>
            </w:r>
          </w:p>
          <w:p w14:paraId="0E15F3D4" w14:textId="77777777" w:rsidR="00007D1B" w:rsidRPr="008B1532" w:rsidRDefault="00007D1B" w:rsidP="00716D8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Hepatic </w:t>
            </w:r>
            <w:r w:rsidR="007F5AB1" w:rsidRPr="008B1532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s</w:t>
            </w:r>
            <w:r w:rsidR="007F5AB1"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uperoxide dismutase </w:t>
            </w:r>
            <w:r w:rsidR="007F5AB1" w:rsidRPr="008B1532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(</w:t>
            </w: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SOD</w:t>
            </w:r>
            <w:r w:rsidR="007F5AB1" w:rsidRPr="008B1532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)</w:t>
            </w: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, Catalase (CAT) activities and glutathione (GSH) content↑</w:t>
            </w:r>
          </w:p>
          <w:p w14:paraId="7B37CC27" w14:textId="77777777" w:rsidR="00007D1B" w:rsidRPr="008B1532" w:rsidRDefault="00007D1B" w:rsidP="00716D8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Hepatic A20, Bcl-2, HO-1 and Sirt1↑</w:t>
            </w:r>
          </w:p>
          <w:p w14:paraId="269FE097" w14:textId="77777777" w:rsidR="00007D1B" w:rsidRPr="008B1532" w:rsidRDefault="00007D1B" w:rsidP="00716D8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Hepatic NF-</w:t>
            </w:r>
            <w:proofErr w:type="spellStart"/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κB</w:t>
            </w:r>
            <w:proofErr w:type="spellEnd"/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(Model dependent)↑↓</w:t>
            </w:r>
          </w:p>
          <w:p w14:paraId="5E77D466" w14:textId="77777777" w:rsidR="00007D1B" w:rsidRPr="008B1532" w:rsidRDefault="00007D1B" w:rsidP="00716D8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Hepatic p-MKK4 and p-JNK↓</w:t>
            </w:r>
          </w:p>
          <w:p w14:paraId="361C3B33" w14:textId="77777777" w:rsidR="00007D1B" w:rsidRPr="008B1532" w:rsidRDefault="00007D1B" w:rsidP="00716D8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Hepatocyte </w:t>
            </w:r>
            <w:r w:rsidR="00CC460E" w:rsidRPr="008B1532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e</w:t>
            </w:r>
            <w:r w:rsidR="00CC460E"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ndoplasmic reticulum </w:t>
            </w:r>
            <w:r w:rsidR="00CC460E" w:rsidRPr="008B1532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(</w:t>
            </w: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ER</w:t>
            </w:r>
            <w:r w:rsidR="00CC460E" w:rsidRPr="008B1532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)</w:t>
            </w: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stress, apoptosis and autophagy↓</w:t>
            </w:r>
          </w:p>
          <w:p w14:paraId="7417EDD0" w14:textId="77777777" w:rsidR="00007D1B" w:rsidRPr="008B1532" w:rsidRDefault="00007D1B" w:rsidP="00716D8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Liver regeneration markers↑</w:t>
            </w:r>
          </w:p>
        </w:tc>
        <w:tc>
          <w:tcPr>
            <w:tcW w:w="1749" w:type="dxa"/>
            <w:vAlign w:val="center"/>
          </w:tcPr>
          <w:p w14:paraId="550B400B" w14:textId="77777777" w:rsidR="00007D1B" w:rsidRPr="008B1532" w:rsidRDefault="00007D1B" w:rsidP="00716D8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  <w:lang w:val="fr-FR"/>
              </w:rPr>
            </w:pP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bmxtLm5paC5nb3YvcHVibWVkLzI3MTQwMDY2PC91cmw+PC9yZWxhdGVkLXVybHM+PC91cmxzPjxl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</w:fldData>
              </w:fldChar>
            </w: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  <w:lang w:val="fr-FR"/>
              </w:rPr>
              <w:instrText xml:space="preserve"> ADDIN EN.CITE </w:instrText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GdWt1ZGE8L0F1dGhvcj48WWVhcj4yMDA3PC9ZZWFyPjxS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==
</w:fldData>
              </w:fldChar>
            </w: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  <w:lang w:val="fr-FR"/>
              </w:rPr>
              <w:instrText xml:space="preserve"> ADDIN EN.CITE.DATA </w:instrText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bmxtLm5paC5nb3YvcHVibWVkLzI3MTQwMDY2PC91cmw+PC9yZWxhdGVkLXVybHM+PC91cmxzPjxl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</w:fldData>
              </w:fldChar>
            </w: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  <w:lang w:val="fr-FR"/>
              </w:rPr>
              <w:instrText xml:space="preserve"> ADDIN EN.CITE.DATA </w:instrText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8B1532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lang w:val="fr-FR"/>
              </w:rPr>
              <w:t>(Fukuda et al., 2007; Xiang et al., 2012; Matsuno et al., 2014; Tan et al., 2014; Zhang et al., 2015a; Shimada et al., 2016; Lu et al., 2017; Bai et al., 2018; Ishikawa et al., 2018; Li et al., 2018a; Li et al., 2018b; Zhang et al., 2018; Ge et al., 2019; Uto et al., 2019; Zhang et al., 2019)</w:t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00938" w:rsidRPr="008B1532" w14:paraId="180EADCC" w14:textId="77777777" w:rsidTr="002C5C0D">
        <w:trPr>
          <w:trHeight w:val="33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9" w:type="dxa"/>
            <w:noWrap/>
            <w:vAlign w:val="center"/>
          </w:tcPr>
          <w:p w14:paraId="6C5A2FA6" w14:textId="77777777" w:rsidR="00FF3D73" w:rsidRPr="008B1532" w:rsidRDefault="00FF3D73" w:rsidP="009F2108">
            <w:pPr>
              <w:jc w:val="center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Bile duct ligation</w:t>
            </w:r>
            <w:r w:rsidR="00CC460E" w:rsidRPr="008B1532">
              <w:rPr>
                <w:rFonts w:ascii="Times New Roman" w:hAnsi="Times New Roman" w:cs="Times New Roman" w:hint="eastAsia"/>
                <w:b w:val="0"/>
                <w:color w:val="auto"/>
                <w:sz w:val="24"/>
                <w:szCs w:val="24"/>
              </w:rPr>
              <w:t xml:space="preserve"> (BDL)</w:t>
            </w:r>
            <w:r w:rsidRPr="008B1532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-induced liver injury</w:t>
            </w:r>
          </w:p>
        </w:tc>
        <w:tc>
          <w:tcPr>
            <w:tcW w:w="3254" w:type="dxa"/>
            <w:noWrap/>
            <w:vAlign w:val="center"/>
          </w:tcPr>
          <w:p w14:paraId="5AE2F6A7" w14:textId="77777777" w:rsidR="00FF3D73" w:rsidRPr="008B1532" w:rsidRDefault="00FF3D73" w:rsidP="009F210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Hepatic TNF-α, IL-1β, IL-6 and HMGB1↓</w:t>
            </w:r>
          </w:p>
          <w:p w14:paraId="501D4E8A" w14:textId="77777777" w:rsidR="00FF3D73" w:rsidRPr="008B1532" w:rsidRDefault="00FF3D73" w:rsidP="009F210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Hepatic SOD and CAT activities↑</w:t>
            </w:r>
          </w:p>
          <w:p w14:paraId="0F5AF73A" w14:textId="77777777" w:rsidR="00FF3D73" w:rsidRPr="008B1532" w:rsidRDefault="00FF3D73" w:rsidP="009F210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Hepatic MDA and </w:t>
            </w:r>
            <w:r w:rsidR="0082203E" w:rsidRPr="008B1532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m</w:t>
            </w:r>
            <w:r w:rsidR="0082203E"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yeloperoxidase </w:t>
            </w:r>
            <w:r w:rsidR="0082203E" w:rsidRPr="008B1532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(</w:t>
            </w: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MPO</w:t>
            </w:r>
            <w:r w:rsidR="0082203E" w:rsidRPr="008B1532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)</w:t>
            </w: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contents↓</w:t>
            </w:r>
          </w:p>
          <w:p w14:paraId="2FCB1F8C" w14:textId="77777777" w:rsidR="00FF3D73" w:rsidRPr="008B1532" w:rsidRDefault="00FF3D73" w:rsidP="009F210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Hepatic p-ERK1/2↓</w:t>
            </w:r>
          </w:p>
        </w:tc>
        <w:tc>
          <w:tcPr>
            <w:tcW w:w="1749" w:type="dxa"/>
            <w:vAlign w:val="center"/>
          </w:tcPr>
          <w:p w14:paraId="1E860F89" w14:textId="77777777" w:rsidR="00FF3D73" w:rsidRPr="008B1532" w:rsidRDefault="00FF3D73" w:rsidP="009F210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lang w:val="fr-FR"/>
              </w:rPr>
            </w:pPr>
            <w:r w:rsidRPr="008B1532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>
                <w:fldData xml:space="preserve">PEVuZE5vdGU+PENpdGU+PEF1dGhvcj5MaXU8L0F1dGhvcj48WWVhcj4yMDEwPC9ZZWFyPjxSZWNO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</w:fldData>
              </w:fldChar>
            </w:r>
            <w:r w:rsidRPr="008B1532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lang w:val="fr-FR"/>
              </w:rPr>
              <w:instrText xml:space="preserve"> ADDIN EN.CITE </w:instrText>
            </w:r>
            <w:r w:rsidRPr="008B1532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>
                <w:fldData xml:space="preserve">PEVuZE5vdGU+PENpdGU+PEF1dGhvcj5MaXU8L0F1dGhvcj48WWVhcj4yMDEwPC9ZZWFyPjxSZWNO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</w:fldData>
              </w:fldChar>
            </w:r>
            <w:r w:rsidRPr="008B1532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lang w:val="fr-FR"/>
              </w:rPr>
              <w:instrText xml:space="preserve"> ADDIN EN.CITE.DATA </w:instrText>
            </w:r>
            <w:r w:rsidRPr="008B1532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8B1532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  <w:r w:rsidRPr="008B1532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8B1532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Pr="008B1532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lang w:val="fr-FR"/>
              </w:rPr>
              <w:t>(Liu et al., 2010; Liu et al., 2016)</w:t>
            </w:r>
            <w:r w:rsidRPr="008B1532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p>
        </w:tc>
      </w:tr>
      <w:tr w:rsidR="00600938" w:rsidRPr="008B1532" w14:paraId="5406DCEB" w14:textId="77777777" w:rsidTr="002C5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9" w:type="dxa"/>
            <w:noWrap/>
            <w:vAlign w:val="center"/>
          </w:tcPr>
          <w:p w14:paraId="062E3957" w14:textId="77777777" w:rsidR="00FF3D73" w:rsidRPr="008B1532" w:rsidRDefault="00FF3D73" w:rsidP="009F2108">
            <w:pPr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proofErr w:type="spellStart"/>
            <w:r w:rsidRPr="008B1532">
              <w:rPr>
                <w:rFonts w:ascii="Times New Roman" w:hAnsi="Times New Roman" w:cs="Times New Roman" w:hint="eastAsia"/>
                <w:b w:val="0"/>
                <w:color w:val="auto"/>
                <w:sz w:val="24"/>
                <w:szCs w:val="24"/>
              </w:rPr>
              <w:t>C</w:t>
            </w:r>
            <w:r w:rsidRPr="008B1532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ecal</w:t>
            </w:r>
            <w:proofErr w:type="spellEnd"/>
            <w:r w:rsidRPr="008B1532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 xml:space="preserve"> ligation and puncture (CLP)</w:t>
            </w:r>
            <w:r w:rsidRPr="008B1532">
              <w:rPr>
                <w:rFonts w:ascii="Times New Roman" w:hAnsi="Times New Roman" w:cs="Times New Roman" w:hint="eastAsia"/>
                <w:b w:val="0"/>
                <w:color w:val="auto"/>
                <w:sz w:val="24"/>
                <w:szCs w:val="24"/>
              </w:rPr>
              <w:t>-induced liver injury</w:t>
            </w:r>
          </w:p>
        </w:tc>
        <w:tc>
          <w:tcPr>
            <w:tcW w:w="3254" w:type="dxa"/>
            <w:noWrap/>
            <w:vAlign w:val="center"/>
          </w:tcPr>
          <w:p w14:paraId="365A63FF" w14:textId="77777777" w:rsidR="00FF3D73" w:rsidRPr="008B1532" w:rsidRDefault="00FF3D73" w:rsidP="003F4AA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FUNDC1-dependent </w:t>
            </w:r>
            <w:proofErr w:type="spellStart"/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mitophagy</w:t>
            </w:r>
            <w:proofErr w:type="spellEnd"/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↑</w:t>
            </w:r>
          </w:p>
        </w:tc>
        <w:tc>
          <w:tcPr>
            <w:tcW w:w="1749" w:type="dxa"/>
            <w:vAlign w:val="center"/>
          </w:tcPr>
          <w:p w14:paraId="44BAF99D" w14:textId="77777777" w:rsidR="00FF3D73" w:rsidRPr="008B1532" w:rsidRDefault="00731795" w:rsidP="007317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ZYW48L0F1dGhvcj48WWVhcj4yMDE5PC9ZZWFyPjxSZWNO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</w:fldData>
              </w:fldChar>
            </w: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instrText xml:space="preserve"> ADDIN EN.CITE </w:instrText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ZYW48L0F1dGhvcj48WWVhcj4yMDE5PC9ZZWFyPjxSZWNO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</w:fldData>
              </w:fldChar>
            </w: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instrText xml:space="preserve"> ADDIN EN.CITE.DATA </w:instrText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8B1532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  <w:t>(Yan et al., 2019)</w:t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00938" w:rsidRPr="008B1532" w14:paraId="3D4279A4" w14:textId="77777777" w:rsidTr="002C5C0D">
        <w:trPr>
          <w:trHeight w:val="33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9" w:type="dxa"/>
            <w:noWrap/>
            <w:vAlign w:val="center"/>
          </w:tcPr>
          <w:p w14:paraId="2655F7E4" w14:textId="77777777" w:rsidR="00FF3D73" w:rsidRPr="008B1532" w:rsidRDefault="003F4AA7" w:rsidP="009F2108">
            <w:pPr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Lipopolysaccharide</w:t>
            </w:r>
            <w:r w:rsidRPr="008B1532">
              <w:rPr>
                <w:rFonts w:ascii="Times New Roman" w:hAnsi="Times New Roman" w:cs="Times New Roman" w:hint="eastAsia"/>
                <w:b w:val="0"/>
                <w:color w:val="auto"/>
                <w:sz w:val="24"/>
                <w:szCs w:val="24"/>
              </w:rPr>
              <w:t xml:space="preserve"> (</w:t>
            </w:r>
            <w:r w:rsidR="00FF3D73" w:rsidRPr="008B1532">
              <w:rPr>
                <w:rFonts w:ascii="Times New Roman" w:hAnsi="Times New Roman" w:cs="Times New Roman" w:hint="eastAsia"/>
                <w:b w:val="0"/>
                <w:color w:val="auto"/>
                <w:sz w:val="24"/>
                <w:szCs w:val="24"/>
              </w:rPr>
              <w:t>LPS</w:t>
            </w:r>
            <w:r w:rsidRPr="008B1532">
              <w:rPr>
                <w:rFonts w:ascii="Times New Roman" w:hAnsi="Times New Roman" w:cs="Times New Roman" w:hint="eastAsia"/>
                <w:b w:val="0"/>
                <w:color w:val="auto"/>
                <w:sz w:val="24"/>
                <w:szCs w:val="24"/>
              </w:rPr>
              <w:t>)</w:t>
            </w:r>
            <w:r w:rsidR="00FF3D73" w:rsidRPr="008B1532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-induced liver injury</w:t>
            </w:r>
          </w:p>
        </w:tc>
        <w:tc>
          <w:tcPr>
            <w:tcW w:w="3254" w:type="dxa"/>
            <w:noWrap/>
            <w:vAlign w:val="center"/>
          </w:tcPr>
          <w:p w14:paraId="4B13BB79" w14:textId="77777777" w:rsidR="00FF3D73" w:rsidRPr="008B1532" w:rsidRDefault="00FF3D73" w:rsidP="009F210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Hepatic HO-1↑</w:t>
            </w:r>
          </w:p>
          <w:p w14:paraId="4F0BDC09" w14:textId="6E5D736A" w:rsidR="00FF3D73" w:rsidRPr="008B1532" w:rsidRDefault="00FF3D73" w:rsidP="009F210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Hepatic endothelin-1, </w:t>
            </w:r>
            <w:r w:rsidR="00334FBB" w:rsidRPr="00334FBB">
              <w:rPr>
                <w:rFonts w:ascii="Times New Roman" w:hAnsi="Times New Roman" w:cs="Times New Roman"/>
                <w:color w:val="auto"/>
                <w:sz w:val="24"/>
                <w:szCs w:val="24"/>
                <w:highlight w:val="yellow"/>
              </w:rPr>
              <w:t>8</w:t>
            </w:r>
            <w:r w:rsidR="00334FBB" w:rsidRPr="00334FBB">
              <w:rPr>
                <w:rFonts w:ascii="Times New Roman" w:hAnsi="Times New Roman" w:cs="Times New Roman" w:hint="eastAsia"/>
                <w:color w:val="auto"/>
                <w:sz w:val="24"/>
                <w:szCs w:val="24"/>
                <w:highlight w:val="yellow"/>
              </w:rPr>
              <w:t>-</w:t>
            </w:r>
            <w:r w:rsidR="00334FBB" w:rsidRPr="00334FBB">
              <w:rPr>
                <w:rFonts w:ascii="Times New Roman" w:hAnsi="Times New Roman" w:cs="Times New Roman"/>
                <w:color w:val="auto"/>
                <w:sz w:val="24"/>
                <w:szCs w:val="24"/>
                <w:highlight w:val="yellow"/>
              </w:rPr>
              <w:t>hydroxy</w:t>
            </w:r>
            <w:r w:rsidR="00334FBB" w:rsidRPr="00334FBB">
              <w:rPr>
                <w:rFonts w:ascii="Times New Roman" w:hAnsi="Times New Roman" w:cs="Times New Roman" w:hint="eastAsia"/>
                <w:color w:val="auto"/>
                <w:sz w:val="24"/>
                <w:szCs w:val="24"/>
                <w:highlight w:val="yellow"/>
              </w:rPr>
              <w:t>-</w:t>
            </w:r>
            <w:r w:rsidR="00334FBB" w:rsidRPr="00334FBB">
              <w:rPr>
                <w:rFonts w:ascii="Times New Roman" w:hAnsi="Times New Roman" w:cs="Times New Roman"/>
                <w:color w:val="auto"/>
                <w:sz w:val="24"/>
                <w:szCs w:val="24"/>
                <w:highlight w:val="yellow"/>
              </w:rPr>
              <w:t>2</w:t>
            </w:r>
            <w:r w:rsidR="00334FBB" w:rsidRPr="00334FBB">
              <w:rPr>
                <w:rFonts w:ascii="Times New Roman" w:hAnsi="Times New Roman" w:cs="Times New Roman" w:hint="eastAsia"/>
                <w:color w:val="auto"/>
                <w:sz w:val="24"/>
                <w:szCs w:val="24"/>
                <w:highlight w:val="yellow"/>
              </w:rPr>
              <w:t>′</w:t>
            </w:r>
            <w:r w:rsidR="00334FBB" w:rsidRPr="00334FBB">
              <w:rPr>
                <w:rFonts w:ascii="Times New Roman" w:hAnsi="Times New Roman" w:cs="Times New Roman" w:hint="eastAsia"/>
                <w:color w:val="auto"/>
                <w:sz w:val="24"/>
                <w:szCs w:val="24"/>
                <w:highlight w:val="yellow"/>
              </w:rPr>
              <w:t>-</w:t>
            </w:r>
            <w:proofErr w:type="spellStart"/>
            <w:r w:rsidR="00334FBB" w:rsidRPr="00334FBB">
              <w:rPr>
                <w:rFonts w:ascii="Times New Roman" w:hAnsi="Times New Roman" w:cs="Times New Roman"/>
                <w:color w:val="auto"/>
                <w:sz w:val="24"/>
                <w:szCs w:val="24"/>
                <w:highlight w:val="yellow"/>
              </w:rPr>
              <w:t>deoxyguanosine</w:t>
            </w:r>
            <w:bookmarkStart w:id="0" w:name="_GoBack"/>
            <w:bookmarkEnd w:id="0"/>
            <w:proofErr w:type="spellEnd"/>
            <w:r w:rsidR="007F5AB1" w:rsidRPr="008B1532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 xml:space="preserve"> (</w:t>
            </w: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8-OHdG</w:t>
            </w:r>
            <w:r w:rsidR="007F5AB1" w:rsidRPr="008B1532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)</w:t>
            </w: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and 4-HNE↓</w:t>
            </w:r>
          </w:p>
          <w:p w14:paraId="15051F43" w14:textId="77777777" w:rsidR="00FF3D73" w:rsidRPr="008B1532" w:rsidRDefault="00FF3D73" w:rsidP="003F4AA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TUNEL-positive cells↓</w:t>
            </w:r>
          </w:p>
        </w:tc>
        <w:tc>
          <w:tcPr>
            <w:tcW w:w="1749" w:type="dxa"/>
            <w:vAlign w:val="center"/>
          </w:tcPr>
          <w:p w14:paraId="008D0697" w14:textId="77777777" w:rsidR="00FF3D73" w:rsidRPr="008B1532" w:rsidRDefault="00731795" w:rsidP="007317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Ja2V0YW5pPC9BdXRob3I+PFllYXI+MjAxNzwvWWVhcj48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</w:fldData>
              </w:fldChar>
            </w: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instrText xml:space="preserve"> ADDIN EN.CITE </w:instrText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Ja2V0YW5pPC9BdXRob3I+PFllYXI+MjAxNzwvWWVhcj48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</w:fldData>
              </w:fldChar>
            </w: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instrText xml:space="preserve"> ADDIN EN.CITE.DATA </w:instrText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8B1532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  <w:t>(Iketani et al., 2017)</w:t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00938" w:rsidRPr="008B1532" w14:paraId="736D0B2F" w14:textId="77777777" w:rsidTr="002C5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9" w:type="dxa"/>
            <w:noWrap/>
            <w:vAlign w:val="center"/>
          </w:tcPr>
          <w:p w14:paraId="3A41578E" w14:textId="77777777" w:rsidR="00FF3D73" w:rsidRPr="008B1532" w:rsidRDefault="00FF3D73" w:rsidP="003F4AA7">
            <w:pPr>
              <w:jc w:val="center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D-</w:t>
            </w:r>
            <w:proofErr w:type="spellStart"/>
            <w:r w:rsidRPr="008B1532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galactosamine</w:t>
            </w:r>
            <w:proofErr w:type="spellEnd"/>
            <w:r w:rsidRPr="008B1532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/</w:t>
            </w:r>
            <w:r w:rsidR="003F4AA7" w:rsidRPr="008B1532">
              <w:rPr>
                <w:rFonts w:ascii="Times New Roman" w:hAnsi="Times New Roman" w:cs="Times New Roman" w:hint="eastAsia"/>
                <w:b w:val="0"/>
                <w:color w:val="auto"/>
                <w:sz w:val="24"/>
                <w:szCs w:val="24"/>
              </w:rPr>
              <w:t>LPS</w:t>
            </w:r>
            <w:r w:rsidRPr="008B1532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-induced liver injury</w:t>
            </w:r>
          </w:p>
        </w:tc>
        <w:tc>
          <w:tcPr>
            <w:tcW w:w="3254" w:type="dxa"/>
            <w:noWrap/>
            <w:vAlign w:val="center"/>
          </w:tcPr>
          <w:p w14:paraId="77C8B2C2" w14:textId="77777777" w:rsidR="00FF3D73" w:rsidRPr="008B1532" w:rsidRDefault="00FF3D73" w:rsidP="00716D8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Macrophages infiltration↓</w:t>
            </w:r>
          </w:p>
          <w:p w14:paraId="697EA3F3" w14:textId="77777777" w:rsidR="00FF3D73" w:rsidRPr="008B1532" w:rsidRDefault="00FF3D73" w:rsidP="00716D8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Serum TNF-α and IL-6 levels↓</w:t>
            </w:r>
          </w:p>
          <w:p w14:paraId="3A649BA3" w14:textId="77777777" w:rsidR="00FF3D73" w:rsidRPr="008B1532" w:rsidRDefault="00FF3D73" w:rsidP="00716D8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lastRenderedPageBreak/>
              <w:t>Hepatic ROS, Caspase-3 activity, cleaved-PARP, p-JNK↓</w:t>
            </w:r>
          </w:p>
          <w:p w14:paraId="40B38771" w14:textId="77777777" w:rsidR="00FF3D73" w:rsidRPr="008B1532" w:rsidRDefault="00FF3D73" w:rsidP="00716D8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Hepatic GSH content↑</w:t>
            </w:r>
          </w:p>
        </w:tc>
        <w:tc>
          <w:tcPr>
            <w:tcW w:w="1749" w:type="dxa"/>
            <w:vAlign w:val="center"/>
          </w:tcPr>
          <w:p w14:paraId="425FE1FA" w14:textId="77777777" w:rsidR="00FF3D73" w:rsidRPr="008B1532" w:rsidRDefault="00FF3D73" w:rsidP="00716D8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fldChar w:fldCharType="begin">
                <w:fldData xml:space="preserve">PEVuZE5vdGU+PENpdGU+PEF1dGhvcj5TdW48L0F1dGhvcj48WWVhcj4yMDExPC9ZZWFyPjxSZWNO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</w:fldData>
              </w:fldChar>
            </w: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instrText xml:space="preserve"> ADDIN EN.CITE </w:instrText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dW48L0F1dGhvcj48WWVhcj4yMDExPC9ZZWFyPjxSZWNO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</w:fldData>
              </w:fldChar>
            </w: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instrText xml:space="preserve"> ADDIN EN.CITE.DATA </w:instrText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8B1532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  <w:t>(Sun et al., 2011)</w:t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00938" w:rsidRPr="008B1532" w14:paraId="1703148A" w14:textId="77777777" w:rsidTr="002C5C0D">
        <w:trPr>
          <w:trHeight w:val="33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9" w:type="dxa"/>
            <w:noWrap/>
            <w:vAlign w:val="center"/>
          </w:tcPr>
          <w:p w14:paraId="39530256" w14:textId="77777777" w:rsidR="00FF3D73" w:rsidRPr="008B1532" w:rsidRDefault="00FF3D73" w:rsidP="00716D82">
            <w:pPr>
              <w:jc w:val="center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lastRenderedPageBreak/>
              <w:t>Carbon tetrachloride-induced liver injury</w:t>
            </w:r>
          </w:p>
        </w:tc>
        <w:tc>
          <w:tcPr>
            <w:tcW w:w="3254" w:type="dxa"/>
            <w:noWrap/>
            <w:vAlign w:val="center"/>
          </w:tcPr>
          <w:p w14:paraId="408D6540" w14:textId="77777777" w:rsidR="00FF3D73" w:rsidRPr="008B1532" w:rsidRDefault="00FF3D73" w:rsidP="00716D8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Macrophages infiltration↓</w:t>
            </w:r>
          </w:p>
          <w:p w14:paraId="0B721115" w14:textId="77777777" w:rsidR="00FF3D73" w:rsidRPr="008B1532" w:rsidRDefault="00FF3D73" w:rsidP="00716D8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Serum TNF-α and IL-6 levels↓</w:t>
            </w:r>
          </w:p>
          <w:p w14:paraId="32061B63" w14:textId="77777777" w:rsidR="00FF3D73" w:rsidRPr="008B1532" w:rsidRDefault="00FF3D73" w:rsidP="00716D8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Hepatic ROS, α-SMA, </w:t>
            </w:r>
            <w:proofErr w:type="spellStart"/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hydroxyproline</w:t>
            </w:r>
            <w:proofErr w:type="spellEnd"/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, and Col1a1 mRNA↓</w:t>
            </w:r>
          </w:p>
          <w:p w14:paraId="2F5566C1" w14:textId="77777777" w:rsidR="00FF3D73" w:rsidRPr="008B1532" w:rsidRDefault="00FF3D73" w:rsidP="00716D8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Hepatic GSH content↑</w:t>
            </w:r>
          </w:p>
          <w:p w14:paraId="7A53C005" w14:textId="77777777" w:rsidR="00FF3D73" w:rsidRPr="008B1532" w:rsidRDefault="00FF3D73" w:rsidP="00716D8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TUNEL-positive cells↓</w:t>
            </w:r>
          </w:p>
        </w:tc>
        <w:tc>
          <w:tcPr>
            <w:tcW w:w="1749" w:type="dxa"/>
            <w:vAlign w:val="center"/>
          </w:tcPr>
          <w:p w14:paraId="79FA6BB6" w14:textId="77777777" w:rsidR="00FF3D73" w:rsidRPr="008B1532" w:rsidRDefault="00FF3D73" w:rsidP="00716D8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dW48L0F1dGhvcj48WWVhcj4yMDExPC9ZZWFyPjxSZWNO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</w:fldData>
              </w:fldChar>
            </w: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instrText xml:space="preserve"> ADDIN EN.CITE </w:instrText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dW48L0F1dGhvcj48WWVhcj4yMDExPC9ZZWFyPjxSZWNO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</w:fldData>
              </w:fldChar>
            </w: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instrText xml:space="preserve"> ADDIN EN.CITE.DATA </w:instrText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8B1532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  <w:t>(Sun et al., 2011; Koyama et al., 2014)</w:t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00938" w:rsidRPr="008B1532" w14:paraId="51E50DF7" w14:textId="77777777" w:rsidTr="002C5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9" w:type="dxa"/>
            <w:noWrap/>
            <w:vAlign w:val="center"/>
          </w:tcPr>
          <w:p w14:paraId="6C37A981" w14:textId="77777777" w:rsidR="00FF3D73" w:rsidRPr="008B1532" w:rsidRDefault="00FF3D73" w:rsidP="00716D82">
            <w:pPr>
              <w:jc w:val="center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proofErr w:type="spellStart"/>
            <w:r w:rsidRPr="008B1532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Diethylnitrosamine</w:t>
            </w:r>
            <w:proofErr w:type="spellEnd"/>
            <w:r w:rsidRPr="008B1532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-induced liver injury</w:t>
            </w:r>
          </w:p>
        </w:tc>
        <w:tc>
          <w:tcPr>
            <w:tcW w:w="3254" w:type="dxa"/>
            <w:noWrap/>
            <w:vAlign w:val="center"/>
          </w:tcPr>
          <w:p w14:paraId="2E6E9C9F" w14:textId="77777777" w:rsidR="00FF3D73" w:rsidRPr="008B1532" w:rsidRDefault="00FF3D73" w:rsidP="00716D8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Serum IL-6 levels↓</w:t>
            </w:r>
          </w:p>
          <w:p w14:paraId="647B42D2" w14:textId="77777777" w:rsidR="00FF3D73" w:rsidRPr="008B1532" w:rsidRDefault="00FF3D73" w:rsidP="00716D8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Hepatic phosphorylation of c-</w:t>
            </w:r>
            <w:proofErr w:type="spellStart"/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jun</w:t>
            </w:r>
            <w:proofErr w:type="spellEnd"/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↓</w:t>
            </w:r>
          </w:p>
          <w:p w14:paraId="67BF61EE" w14:textId="77777777" w:rsidR="00FF3D73" w:rsidRPr="008B1532" w:rsidRDefault="00FF3D73" w:rsidP="00716D8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Hepatocyte compensatory proliferation↓</w:t>
            </w:r>
          </w:p>
        </w:tc>
        <w:tc>
          <w:tcPr>
            <w:tcW w:w="1749" w:type="dxa"/>
            <w:vAlign w:val="center"/>
          </w:tcPr>
          <w:p w14:paraId="341CDA07" w14:textId="77777777" w:rsidR="00FF3D73" w:rsidRPr="008B1532" w:rsidRDefault="00FF3D73" w:rsidP="00716D8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dW48L0F1dGhvcj48WWVhcj4yMDExPC9ZZWFyPjxSZWNO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</w:fldData>
              </w:fldChar>
            </w: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instrText xml:space="preserve"> ADDIN EN.CITE </w:instrText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dW48L0F1dGhvcj48WWVhcj4yMDExPC9ZZWFyPjxSZWNO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</w:fldData>
              </w:fldChar>
            </w: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instrText xml:space="preserve"> ADDIN EN.CITE.DATA </w:instrText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8B1532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  <w:t>(Sun et al., 2011)</w:t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00938" w:rsidRPr="008B1532" w14:paraId="56F41DE7" w14:textId="77777777" w:rsidTr="002C5C0D">
        <w:trPr>
          <w:trHeight w:val="33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9" w:type="dxa"/>
            <w:noWrap/>
            <w:vAlign w:val="center"/>
          </w:tcPr>
          <w:p w14:paraId="5B55AB40" w14:textId="77777777" w:rsidR="00FF3D73" w:rsidRPr="008B1532" w:rsidRDefault="00FF3D73" w:rsidP="00716D82">
            <w:pPr>
              <w:jc w:val="center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b w:val="0"/>
                <w:noProof/>
                <w:color w:val="auto"/>
                <w:sz w:val="24"/>
                <w:szCs w:val="24"/>
              </w:rPr>
              <w:t>Acetaminophen</w:t>
            </w:r>
            <w:r w:rsidR="00CC460E" w:rsidRPr="008B1532">
              <w:rPr>
                <w:rFonts w:ascii="Times New Roman" w:hAnsi="Times New Roman" w:cs="Times New Roman" w:hint="eastAsia"/>
                <w:b w:val="0"/>
                <w:noProof/>
                <w:color w:val="auto"/>
                <w:sz w:val="24"/>
                <w:szCs w:val="24"/>
              </w:rPr>
              <w:t xml:space="preserve"> (APAP)</w:t>
            </w:r>
            <w:r w:rsidRPr="008B1532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-induced liver injury</w:t>
            </w:r>
          </w:p>
        </w:tc>
        <w:tc>
          <w:tcPr>
            <w:tcW w:w="3254" w:type="dxa"/>
            <w:noWrap/>
            <w:vAlign w:val="center"/>
          </w:tcPr>
          <w:p w14:paraId="00978D05" w14:textId="77777777" w:rsidR="00FF3D73" w:rsidRPr="008B1532" w:rsidRDefault="00FF3D73" w:rsidP="00716D8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Hepatic MDA, MPO, </w:t>
            </w:r>
            <w:proofErr w:type="spellStart"/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peroxynitrite</w:t>
            </w:r>
            <w:proofErr w:type="spellEnd"/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and 4-HNE↓</w:t>
            </w:r>
          </w:p>
          <w:p w14:paraId="5109B954" w14:textId="77777777" w:rsidR="00FF3D73" w:rsidRPr="008B1532" w:rsidRDefault="00FF3D73" w:rsidP="00716D8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Hepatic SOD and glutathione peroxidase (GSH-</w:t>
            </w:r>
            <w:proofErr w:type="spellStart"/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Px</w:t>
            </w:r>
            <w:proofErr w:type="spellEnd"/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) activities, GSH content↑</w:t>
            </w:r>
          </w:p>
          <w:p w14:paraId="7D17B46A" w14:textId="77777777" w:rsidR="00FF3D73" w:rsidRPr="008B1532" w:rsidRDefault="00FF3D73" w:rsidP="00716D8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Hepatic ER and mitochondria structure injuries↓</w:t>
            </w:r>
          </w:p>
          <w:p w14:paraId="11713734" w14:textId="77777777" w:rsidR="00FF3D73" w:rsidRPr="008B1532" w:rsidRDefault="00FF3D73" w:rsidP="00716D8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Hepatic p-JNK, </w:t>
            </w:r>
            <w:proofErr w:type="spellStart"/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connexin</w:t>
            </w:r>
            <w:proofErr w:type="spellEnd"/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32 and CYP2E1↓</w:t>
            </w:r>
          </w:p>
          <w:p w14:paraId="3F5F808F" w14:textId="77777777" w:rsidR="00FF3D73" w:rsidRPr="008B1532" w:rsidRDefault="00FF3D73" w:rsidP="00716D8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Hepatic TNF-α, IL-1β mRNA levels↓</w:t>
            </w:r>
          </w:p>
          <w:p w14:paraId="4DD3D068" w14:textId="77777777" w:rsidR="00FF3D73" w:rsidRPr="008B1532" w:rsidRDefault="00FF3D73" w:rsidP="00716D8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Hepatocyte proliferation↑</w:t>
            </w:r>
          </w:p>
        </w:tc>
        <w:tc>
          <w:tcPr>
            <w:tcW w:w="1749" w:type="dxa"/>
            <w:vAlign w:val="center"/>
          </w:tcPr>
          <w:p w14:paraId="51EEF32E" w14:textId="77777777" w:rsidR="00FF3D73" w:rsidRPr="008B1532" w:rsidRDefault="00FF3D73" w:rsidP="00716D8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aGFuZzwvQXV0aG9yPjxZZWFyPjIwMTU8L1llYXI+PFJl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</w:fldData>
              </w:fldChar>
            </w: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instrText xml:space="preserve"> ADDIN EN.CITE </w:instrText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aGFuZzwvQXV0aG9yPjxZZWFyPjIwMTU8L1llYXI+PFJl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</w:fldData>
              </w:fldChar>
            </w: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instrText xml:space="preserve"> ADDIN EN.CITE.DATA </w:instrText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8B1532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  <w:t>(Zhang et al., 2015b)</w:t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00938" w:rsidRPr="008B1532" w14:paraId="01F27C49" w14:textId="77777777" w:rsidTr="002C5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9" w:type="dxa"/>
            <w:noWrap/>
            <w:vAlign w:val="center"/>
          </w:tcPr>
          <w:p w14:paraId="6E2BF9DC" w14:textId="77777777" w:rsidR="00FF3D73" w:rsidRPr="008B1532" w:rsidRDefault="00FF3D73" w:rsidP="00716D82">
            <w:pPr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b w:val="0"/>
                <w:noProof/>
                <w:color w:val="auto"/>
                <w:sz w:val="24"/>
                <w:szCs w:val="24"/>
              </w:rPr>
              <w:t>Doxorubicin</w:t>
            </w:r>
            <w:r w:rsidR="00CC460E" w:rsidRPr="008B1532">
              <w:rPr>
                <w:rFonts w:ascii="Times New Roman" w:hAnsi="Times New Roman" w:cs="Times New Roman" w:hint="eastAsia"/>
                <w:b w:val="0"/>
                <w:noProof/>
                <w:color w:val="auto"/>
                <w:sz w:val="24"/>
                <w:szCs w:val="24"/>
              </w:rPr>
              <w:t xml:space="preserve"> (DOX)</w:t>
            </w:r>
            <w:r w:rsidRPr="008B1532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-induced liver injury</w:t>
            </w:r>
          </w:p>
        </w:tc>
        <w:tc>
          <w:tcPr>
            <w:tcW w:w="3254" w:type="dxa"/>
            <w:noWrap/>
            <w:vAlign w:val="center"/>
          </w:tcPr>
          <w:p w14:paraId="281D700C" w14:textId="77777777" w:rsidR="00FF3D73" w:rsidRPr="008B1532" w:rsidRDefault="00FF3D73" w:rsidP="00716D8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Hepatic ROS, MDA↓</w:t>
            </w:r>
          </w:p>
          <w:p w14:paraId="0C605168" w14:textId="77777777" w:rsidR="00FF3D73" w:rsidRPr="008B1532" w:rsidRDefault="00FF3D73" w:rsidP="00716D8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Hepatic TNF-α, IL-1β and IL-6↓</w:t>
            </w:r>
          </w:p>
          <w:p w14:paraId="661FBC79" w14:textId="5BF3752F" w:rsidR="00FF3D73" w:rsidRPr="008B1532" w:rsidRDefault="00FF3D73" w:rsidP="00716D8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Hepatic </w:t>
            </w:r>
            <w:proofErr w:type="spellStart"/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Bax</w:t>
            </w:r>
            <w:proofErr w:type="spellEnd"/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, cleaved-</w:t>
            </w:r>
            <w:r w:rsidR="00DB7DA6" w:rsidRPr="00DB7DA6">
              <w:rPr>
                <w:rFonts w:ascii="Times New Roman" w:hAnsi="Times New Roman" w:cs="Times New Roman" w:hint="eastAsia"/>
                <w:color w:val="auto"/>
                <w:sz w:val="24"/>
                <w:szCs w:val="24"/>
                <w:highlight w:val="yellow"/>
              </w:rPr>
              <w:t>C</w:t>
            </w:r>
            <w:r w:rsidRPr="00DB7DA6">
              <w:rPr>
                <w:rFonts w:ascii="Times New Roman" w:hAnsi="Times New Roman" w:cs="Times New Roman"/>
                <w:color w:val="auto"/>
                <w:sz w:val="24"/>
                <w:szCs w:val="24"/>
                <w:highlight w:val="yellow"/>
              </w:rPr>
              <w:t>aspase</w:t>
            </w:r>
            <w:r w:rsidR="00DB7DA6" w:rsidRPr="00DB7DA6">
              <w:rPr>
                <w:rFonts w:ascii="Times New Roman" w:hAnsi="Times New Roman" w:cs="Times New Roman" w:hint="eastAsia"/>
                <w:color w:val="auto"/>
                <w:sz w:val="24"/>
                <w:szCs w:val="24"/>
                <w:highlight w:val="yellow"/>
              </w:rPr>
              <w:t>-</w:t>
            </w:r>
            <w:r w:rsidRPr="00DB7DA6">
              <w:rPr>
                <w:rFonts w:ascii="Times New Roman" w:hAnsi="Times New Roman" w:cs="Times New Roman"/>
                <w:color w:val="auto"/>
                <w:sz w:val="24"/>
                <w:szCs w:val="24"/>
                <w:highlight w:val="yellow"/>
              </w:rPr>
              <w:t>3/8</w:t>
            </w: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↓</w:t>
            </w:r>
          </w:p>
          <w:p w14:paraId="6A8E68E9" w14:textId="77777777" w:rsidR="00FF3D73" w:rsidRPr="008B1532" w:rsidRDefault="00FF3D73" w:rsidP="00716D8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Hepatic Bcl2↑</w:t>
            </w:r>
          </w:p>
          <w:p w14:paraId="745BB59E" w14:textId="77777777" w:rsidR="00FF3D73" w:rsidRPr="008B1532" w:rsidRDefault="00FF3D73" w:rsidP="00716D8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TUNEL-positive cells↓</w:t>
            </w:r>
          </w:p>
        </w:tc>
        <w:tc>
          <w:tcPr>
            <w:tcW w:w="1749" w:type="dxa"/>
            <w:vAlign w:val="center"/>
          </w:tcPr>
          <w:p w14:paraId="7D535BB7" w14:textId="77777777" w:rsidR="00FF3D73" w:rsidRPr="008B1532" w:rsidRDefault="00FF3D73" w:rsidP="00716D8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YW88L0F1dGhvcj48WWVhcj4yMDE2PC9ZZWFyPjxSZWNO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</w:fldData>
              </w:fldChar>
            </w: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instrText xml:space="preserve"> ADDIN EN.CITE </w:instrText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YW88L0F1dGhvcj48WWVhcj4yMDE2PC9ZZWFyPjxSZWNO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</w:fldData>
              </w:fldChar>
            </w: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instrText xml:space="preserve"> ADDIN EN.CITE.DATA </w:instrText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8B1532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  <w:t>(Gao et al., 2016)</w:t>
            </w:r>
            <w:r w:rsidRPr="008B153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00938" w:rsidRPr="008B1532" w14:paraId="45E2E525" w14:textId="77777777" w:rsidTr="002C5C0D">
        <w:trPr>
          <w:trHeight w:val="33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9" w:type="dxa"/>
            <w:noWrap/>
            <w:vAlign w:val="center"/>
          </w:tcPr>
          <w:p w14:paraId="4E96B949" w14:textId="77777777" w:rsidR="00FF3D73" w:rsidRPr="008B1532" w:rsidRDefault="00FF3D73" w:rsidP="00834300">
            <w:pPr>
              <w:jc w:val="center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CO</w:t>
            </w:r>
            <w:r w:rsidRPr="008B1532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  <w:vertAlign w:val="subscript"/>
              </w:rPr>
              <w:t>2</w:t>
            </w:r>
            <w:r w:rsidRPr="008B1532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 xml:space="preserve"> </w:t>
            </w:r>
            <w:proofErr w:type="spellStart"/>
            <w:r w:rsidRPr="008B1532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pneumoperitoneum</w:t>
            </w:r>
            <w:proofErr w:type="spellEnd"/>
            <w:r w:rsidRPr="008B1532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-induced liver injury</w:t>
            </w:r>
          </w:p>
        </w:tc>
        <w:tc>
          <w:tcPr>
            <w:tcW w:w="3254" w:type="dxa"/>
            <w:noWrap/>
            <w:vAlign w:val="center"/>
          </w:tcPr>
          <w:p w14:paraId="074F0B47" w14:textId="77777777" w:rsidR="00FF3D73" w:rsidRPr="008B1532" w:rsidRDefault="00FF3D73" w:rsidP="008343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Hepatic SOD activity, SOD2 and HO-1 mRNA↑</w:t>
            </w:r>
          </w:p>
          <w:p w14:paraId="7E706088" w14:textId="77777777" w:rsidR="00FF3D73" w:rsidRPr="008B1532" w:rsidRDefault="00FF3D73" w:rsidP="008343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Hepatic MDA, TNF-α and IL-6↓</w:t>
            </w:r>
          </w:p>
        </w:tc>
        <w:tc>
          <w:tcPr>
            <w:tcW w:w="1749" w:type="dxa"/>
            <w:vAlign w:val="center"/>
          </w:tcPr>
          <w:p w14:paraId="38343505" w14:textId="77777777" w:rsidR="00FF3D73" w:rsidRPr="008B1532" w:rsidRDefault="00FF3D73" w:rsidP="008343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8B1532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  <w:instrText xml:space="preserve"> ADDIN EN.CITE &lt;EndNote&gt;&lt;Cite&gt;&lt;Author&gt;Chen&lt;/Author&gt;&lt;Year&gt;2018&lt;/Year&gt;&lt;RecNum&gt;69&lt;/RecNum&gt;&lt;DisplayText&gt;(Chen et al., 2018)&lt;/DisplayText&gt;&lt;record&gt;&lt;rec-number&gt;69&lt;/rec-number&gt;&lt;foreign-keys&gt;&lt;key app="EN" db-id="a2drreewsdr0s7e5ftqx5rvmv0fs9rxr50aa" timestamp="1584445607"&gt;69&lt;/key&gt;&lt;/foreign-keys&gt;&lt;ref-type name="Journal Article"&gt;17&lt;/ref-type&gt;&lt;contributors&gt;&lt;authors&gt;&lt;author&gt;Chen, M.&lt;/author&gt;&lt;author&gt;Jiang, L.&lt;/author&gt;&lt;author&gt;Li, Y.&lt;/author&gt;&lt;author&gt;Bai, G.&lt;/author&gt;&lt;author&gt;Zhao, J.&lt;/author&gt;&lt;author&gt;Zhang, M.&lt;/author&gt;&lt;author&gt;Zhang, J.&lt;/author&gt;&lt;/authors&gt;&lt;/contributors&gt;&lt;auth-address&gt;Heilongjiang Key Laboratory for Laboratory Animals and Comparative Medicine, College of Veterinary Medicine, Northeast Agricultural University, Harbin 150030, China.&lt;/auth-address&gt;&lt;titles&gt;&lt;title&gt;Hydrogen protects against liver injury during CO2 pneumoperitoneum in rats&lt;/title&gt;&lt;secondary-title&gt;Oncotarget&lt;/secondary-title&gt;&lt;/titles&gt;&lt;periodical&gt;&lt;full-title&gt;Oncotarget&lt;/full-title&gt;&lt;/periodical&gt;&lt;pages&gt;2631-2645&lt;/pages&gt;&lt;volume&gt;9&lt;/volume&gt;&lt;number&gt;2&lt;/number&gt;&lt;keywords&gt;&lt;keyword&gt;CO2 pneumoperitoneum&lt;/keyword&gt;&lt;keyword&gt;hydrogen&lt;/keyword&gt;&lt;keyword&gt;ischemia-reperfusion&lt;/keyword&gt;&lt;keyword&gt;liver&lt;/keyword&gt;&lt;/keywords&gt;&lt;dates&gt;&lt;year&gt;2018&lt;/year&gt;&lt;pub-dates&gt;&lt;date&gt;Jan 5&lt;/date&gt;&lt;/pub-dates&gt;&lt;/dates&gt;&lt;isbn&gt;1949-2553 (Electronic)&amp;#xD;1949-2553 (Linking)&lt;/isbn&gt;&lt;accession-num&gt;29416797&lt;/accession-num&gt;&lt;urls&gt;&lt;related-urls&gt;&lt;url&gt;https://www.ncbi.nlm.nih.gov/pubmed/29416797&lt;/url&gt;&lt;/related-urls&gt;&lt;/urls&gt;&lt;custom2&gt;PMC5788665&lt;/custom2&gt;&lt;electronic-resource-num&gt;10.18632/oncotarget.23498&lt;/electronic-resource-num&gt;&lt;/record&gt;&lt;/Cite&gt;&lt;/EndNote&gt;</w:instrText>
            </w:r>
            <w:r w:rsidRPr="008B1532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Pr="008B1532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  <w:t>(Chen et al., 2018)</w:t>
            </w:r>
            <w:r w:rsidRPr="008B1532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p>
        </w:tc>
      </w:tr>
      <w:tr w:rsidR="00600938" w:rsidRPr="008B1532" w14:paraId="07105971" w14:textId="77777777" w:rsidTr="002C5C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9" w:type="dxa"/>
            <w:noWrap/>
            <w:vAlign w:val="center"/>
          </w:tcPr>
          <w:p w14:paraId="2C7D9E99" w14:textId="77777777" w:rsidR="00FF3D73" w:rsidRPr="008B1532" w:rsidRDefault="00FF3D73" w:rsidP="00D34CA0">
            <w:pPr>
              <w:jc w:val="center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Chronic intermittent hypoxia</w:t>
            </w:r>
            <w:r w:rsidR="00CC460E" w:rsidRPr="008B1532">
              <w:rPr>
                <w:rFonts w:ascii="Times New Roman" w:hAnsi="Times New Roman" w:cs="Times New Roman" w:hint="eastAsia"/>
                <w:b w:val="0"/>
                <w:color w:val="auto"/>
                <w:sz w:val="24"/>
                <w:szCs w:val="24"/>
              </w:rPr>
              <w:t xml:space="preserve"> (IH)</w:t>
            </w:r>
            <w:r w:rsidRPr="008B1532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  <w:t>-induced liver injury</w:t>
            </w:r>
          </w:p>
        </w:tc>
        <w:tc>
          <w:tcPr>
            <w:tcW w:w="3254" w:type="dxa"/>
            <w:noWrap/>
            <w:vAlign w:val="center"/>
          </w:tcPr>
          <w:p w14:paraId="6A3A2B78" w14:textId="77777777" w:rsidR="00FF3D73" w:rsidRPr="008B1532" w:rsidRDefault="00FF3D73" w:rsidP="00D34C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Serum levels of 8-OHdG and IL-6↓</w:t>
            </w:r>
          </w:p>
          <w:p w14:paraId="54A29D45" w14:textId="77777777" w:rsidR="00FF3D73" w:rsidRPr="008B1532" w:rsidRDefault="00FF3D73" w:rsidP="00D34C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Serum SOD activity↑</w:t>
            </w:r>
          </w:p>
        </w:tc>
        <w:tc>
          <w:tcPr>
            <w:tcW w:w="1749" w:type="dxa"/>
            <w:vAlign w:val="center"/>
          </w:tcPr>
          <w:p w14:paraId="7D783183" w14:textId="77777777" w:rsidR="00FF3D73" w:rsidRPr="008B1532" w:rsidRDefault="00FF3D73" w:rsidP="00D34C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</w:pPr>
            <w:r w:rsidRPr="008B1532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8B1532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  <w:instrText xml:space="preserve"> ADDIN EN.CITE &lt;EndNote&gt;&lt;Cite&gt;&lt;Author&gt;Yang&lt;/Author&gt;&lt;Year&gt;2018&lt;/Year&gt;&lt;RecNum&gt;68&lt;/RecNum&gt;&lt;DisplayText&gt;(Yang et al., 2018)&lt;/DisplayText&gt;&lt;record&gt;&lt;rec-number&gt;68&lt;/rec-number&gt;&lt;foreign-keys&gt;&lt;key app="EN" db-id="a2drreewsdr0s7e5ftqx5rvmv0fs9rxr50aa" timestamp="1584445607"&gt;68&lt;/key&gt;&lt;/foreign-keys&gt;&lt;ref-type name="Journal Article"&gt;17&lt;/ref-type&gt;&lt;contributors&gt;&lt;authors&gt;&lt;author&gt;Yang, S. C.&lt;/author&gt;&lt;author&gt;Chen, L. L.&lt;/author&gt;&lt;author&gt;Fu, T.&lt;/author&gt;&lt;author&gt;Li, W. Y.&lt;/author&gt;&lt;author&gt;Ji, E. S.&lt;/author&gt;&lt;/authors&gt;&lt;/contributors&gt;&lt;auth-address&gt;Department of Physiology, Hebei University of Chinese Medicine, Shijiazhuang 050200.&amp;#xD;Department of Physiology, Hebei Medical University, Shijiazhuang 050017, China.&lt;/auth-address&gt;&lt;titles&gt;&lt;title&gt;[Improvement of hydrogen on liver oxidative stress injury in chronic intermittent hypoxia rats]&lt;/title&gt;&lt;secondary-title&gt;Zhongguo Ying Yong Sheng Li Xue Za Zhi&lt;/secondary-title&gt;&lt;/titles&gt;&lt;periodical&gt;&lt;full-title&gt;Zhongguo Ying Yong Sheng Li Xue Za Zhi&lt;/full-title&gt;&lt;/periodical&gt;&lt;pages&gt;61-64&lt;/pages&gt;&lt;volume&gt;34&lt;/volume&gt;&lt;number&gt;1&lt;/number&gt;&lt;keywords&gt;&lt;keyword&gt;Animals&lt;/keyword&gt;&lt;keyword&gt;Hydrogen/*pharmacology&lt;/keyword&gt;&lt;keyword&gt;Hypoxia/*physiopathology&lt;/keyword&gt;&lt;keyword&gt;Liver/*physiopathology&lt;/keyword&gt;&lt;keyword&gt;Liver Diseases/*therapy&lt;/keyword&gt;&lt;keyword&gt;Male&lt;/keyword&gt;&lt;keyword&gt;*Oxidative Stress&lt;/keyword&gt;&lt;keyword&gt;Random Allocation&lt;/keyword&gt;&lt;keyword&gt;Rats&lt;/keyword&gt;&lt;keyword&gt;Rats, Sprague-Dawley&lt;/keyword&gt;&lt;keyword&gt;chronic intermittent hypoxia&lt;/keyword&gt;&lt;keyword&gt;hydrogen&lt;/keyword&gt;&lt;keyword&gt;liver&lt;/keyword&gt;&lt;keyword&gt;oxidative stress&lt;/keyword&gt;&lt;keyword&gt;rat&lt;/keyword&gt;&lt;/keywords&gt;&lt;dates&gt;&lt;year&gt;2018&lt;/year&gt;&lt;pub-dates&gt;&lt;date&gt;Jan 8&lt;/date&gt;&lt;/pub-dates&gt;&lt;/dates&gt;&lt;isbn&gt;1000-6834 (Print)&amp;#xD;1000-6834 (Linking)&lt;/isbn&gt;&lt;accession-num&gt;29926661&lt;/accession-num&gt;&lt;urls&gt;&lt;related-urls&gt;&lt;url&gt;https://www.ncbi.nlm.nih.gov/pubmed/29926661&lt;/url&gt;&lt;/related-urls&gt;&lt;/urls&gt;&lt;electronic-resource-num&gt;10.12047/j.cjap.5484.2018.016&lt;/electronic-resource-num&gt;&lt;/record&gt;&lt;/Cite&gt;&lt;/EndNote&gt;</w:instrText>
            </w:r>
            <w:r w:rsidRPr="008B1532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Pr="008B1532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  <w:t>(Yang et al., 2018)</w:t>
            </w:r>
            <w:r w:rsidRPr="008B1532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p>
        </w:tc>
      </w:tr>
    </w:tbl>
    <w:p w14:paraId="1943F86E" w14:textId="77777777" w:rsidR="000B3F5F" w:rsidRPr="008B1532" w:rsidRDefault="000B3F5F" w:rsidP="0097349F">
      <w:pPr>
        <w:widowControl/>
        <w:rPr>
          <w:rFonts w:ascii="Times New Roman" w:hAnsi="Times New Roman" w:cs="Times New Roman"/>
          <w:b/>
          <w:sz w:val="24"/>
          <w:szCs w:val="24"/>
        </w:rPr>
      </w:pPr>
    </w:p>
    <w:p w14:paraId="5F9E4629" w14:textId="77777777" w:rsidR="000B3F5F" w:rsidRPr="008B1532" w:rsidRDefault="0097349F" w:rsidP="0097349F">
      <w:pPr>
        <w:rPr>
          <w:rFonts w:ascii="Times New Roman" w:hAnsi="Times New Roman" w:cs="Times New Roman"/>
          <w:b/>
          <w:sz w:val="24"/>
          <w:szCs w:val="24"/>
        </w:rPr>
      </w:pPr>
      <w:r w:rsidRPr="008B1532">
        <w:rPr>
          <w:rFonts w:ascii="Times New Roman" w:hAnsi="Times New Roman" w:cs="Times New Roman" w:hint="eastAsia"/>
          <w:b/>
          <w:sz w:val="24"/>
          <w:szCs w:val="24"/>
        </w:rPr>
        <w:t>References</w:t>
      </w:r>
    </w:p>
    <w:p w14:paraId="55F6878F" w14:textId="77777777" w:rsidR="000E20F4" w:rsidRPr="008B1532" w:rsidRDefault="000B3F5F" w:rsidP="000E20F4">
      <w:pPr>
        <w:pStyle w:val="EndNoteBibliography"/>
        <w:ind w:left="720" w:hanging="720"/>
        <w:rPr>
          <w:lang w:val="fr-FR"/>
        </w:rPr>
      </w:pPr>
      <w:r w:rsidRPr="008B1532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 w:rsidRPr="008B1532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8B1532">
        <w:rPr>
          <w:rFonts w:ascii="Times New Roman" w:hAnsi="Times New Roman" w:cs="Times New Roman"/>
          <w:sz w:val="24"/>
          <w:szCs w:val="24"/>
        </w:rPr>
        <w:fldChar w:fldCharType="separate"/>
      </w:r>
      <w:r w:rsidR="000E20F4" w:rsidRPr="008B1532">
        <w:t xml:space="preserve">Bai, G., Li, H., Ge, Y., Zhang, Q., Zhang, J., Chen, M., et al. (2018). Influence of Hydrogen-rich Saline on Hepatocyte Autophagy During Laparoscopic Liver Ischaemia-reperfusion Combined Resection Injury in Miniature Pigs. </w:t>
      </w:r>
      <w:r w:rsidR="000E20F4" w:rsidRPr="008B1532">
        <w:rPr>
          <w:i/>
          <w:lang w:val="fr-FR"/>
        </w:rPr>
        <w:t>J Vet Res</w:t>
      </w:r>
      <w:r w:rsidR="000E20F4" w:rsidRPr="008B1532">
        <w:rPr>
          <w:lang w:val="fr-FR"/>
        </w:rPr>
        <w:t xml:space="preserve"> 62(3)</w:t>
      </w:r>
      <w:r w:rsidR="000E20F4" w:rsidRPr="008B1532">
        <w:rPr>
          <w:b/>
          <w:lang w:val="fr-FR"/>
        </w:rPr>
        <w:t>,</w:t>
      </w:r>
      <w:r w:rsidR="000E20F4" w:rsidRPr="008B1532">
        <w:rPr>
          <w:lang w:val="fr-FR"/>
        </w:rPr>
        <w:t xml:space="preserve"> 395-403. doi: 10.2478/jvetres-2018-0056.</w:t>
      </w:r>
    </w:p>
    <w:p w14:paraId="6DBB4BAB" w14:textId="77777777" w:rsidR="000E20F4" w:rsidRPr="008B1532" w:rsidRDefault="000E20F4" w:rsidP="000E20F4">
      <w:pPr>
        <w:pStyle w:val="EndNoteBibliography"/>
        <w:ind w:left="720" w:hanging="720"/>
      </w:pPr>
      <w:r w:rsidRPr="008B1532">
        <w:rPr>
          <w:lang w:val="fr-FR"/>
        </w:rPr>
        <w:t xml:space="preserve">Chen, M., Jiang, L., Li, Y., Bai, G., Zhao, J., Zhang, M., et al. </w:t>
      </w:r>
      <w:r w:rsidRPr="008B1532">
        <w:t xml:space="preserve">(2018). Hydrogen protects against liver injury during CO2 pneumoperitoneum in rats. </w:t>
      </w:r>
      <w:r w:rsidRPr="008B1532">
        <w:rPr>
          <w:i/>
        </w:rPr>
        <w:t>Oncotarget</w:t>
      </w:r>
      <w:r w:rsidRPr="008B1532">
        <w:t xml:space="preserve"> 9(2)</w:t>
      </w:r>
      <w:r w:rsidRPr="008B1532">
        <w:rPr>
          <w:b/>
        </w:rPr>
        <w:t>,</w:t>
      </w:r>
      <w:r w:rsidRPr="008B1532">
        <w:t xml:space="preserve"> 2631-2645. doi: 10.18632/oncotarget.23498.</w:t>
      </w:r>
    </w:p>
    <w:p w14:paraId="4552CD57" w14:textId="77777777" w:rsidR="000E20F4" w:rsidRPr="008B1532" w:rsidRDefault="000E20F4" w:rsidP="000E20F4">
      <w:pPr>
        <w:pStyle w:val="EndNoteBibliography"/>
        <w:ind w:left="720" w:hanging="720"/>
      </w:pPr>
      <w:r w:rsidRPr="008B1532">
        <w:t xml:space="preserve">Fukuda, K., Asoh, S., Ishikawa, M., Yamamoto, Y., Ohsawa, I., and Ohta, S. (2007). Inhalation of hydrogen gas suppresses hepatic injury caused by ischemia/reperfusion through reducing oxidative stress. </w:t>
      </w:r>
      <w:r w:rsidRPr="008B1532">
        <w:rPr>
          <w:i/>
        </w:rPr>
        <w:t>Biochem Biophys Res Commun</w:t>
      </w:r>
      <w:r w:rsidRPr="008B1532">
        <w:t xml:space="preserve"> 361(3)</w:t>
      </w:r>
      <w:r w:rsidRPr="008B1532">
        <w:rPr>
          <w:b/>
        </w:rPr>
        <w:t>,</w:t>
      </w:r>
      <w:r w:rsidRPr="008B1532">
        <w:t xml:space="preserve"> 670-674. doi: 10.1016/j.bbrc.2007.07.088.</w:t>
      </w:r>
    </w:p>
    <w:p w14:paraId="149C63F1" w14:textId="77777777" w:rsidR="000E20F4" w:rsidRPr="008B1532" w:rsidRDefault="000E20F4" w:rsidP="000E20F4">
      <w:pPr>
        <w:pStyle w:val="EndNoteBibliography"/>
        <w:ind w:left="720" w:hanging="720"/>
      </w:pPr>
      <w:r w:rsidRPr="008B1532">
        <w:t xml:space="preserve">Gao, Y., Yang, H., Fan, Y., Li, L., Fang, J., and Yang, W. (2016). Hydrogen-Rich Saline Attenuates Cardiac and Hepatic Injury in Doxorubicin Rat Model by Inhibiting Inflammation and Apoptosis. </w:t>
      </w:r>
      <w:r w:rsidRPr="008B1532">
        <w:rPr>
          <w:i/>
        </w:rPr>
        <w:t>Mediators Inflamm</w:t>
      </w:r>
      <w:r w:rsidRPr="008B1532">
        <w:t xml:space="preserve"> 2016</w:t>
      </w:r>
      <w:r w:rsidRPr="008B1532">
        <w:rPr>
          <w:b/>
        </w:rPr>
        <w:t>,</w:t>
      </w:r>
      <w:r w:rsidRPr="008B1532">
        <w:t xml:space="preserve"> 1320365. doi: 10.1155/2016/1320365.</w:t>
      </w:r>
    </w:p>
    <w:p w14:paraId="4EB2C627" w14:textId="77777777" w:rsidR="000E20F4" w:rsidRPr="008B1532" w:rsidRDefault="000E20F4" w:rsidP="000E20F4">
      <w:pPr>
        <w:pStyle w:val="EndNoteBibliography"/>
        <w:ind w:left="720" w:hanging="720"/>
      </w:pPr>
      <w:r w:rsidRPr="008B1532">
        <w:t xml:space="preserve">Ge, Y.S., Zhang, Q.Z., Li, H., Bai, G., Jiao, Z.H., and Wang, H.B. (2019). Hydrogen-rich saline protects against hepatic injury induced by ischemia-reperfusion and laparoscopic hepatectomy in swine. </w:t>
      </w:r>
      <w:r w:rsidRPr="008B1532">
        <w:rPr>
          <w:i/>
        </w:rPr>
        <w:t>Hepatobiliary Pancreat Dis Int</w:t>
      </w:r>
      <w:r w:rsidRPr="008B1532">
        <w:t xml:space="preserve"> 18(1)</w:t>
      </w:r>
      <w:r w:rsidRPr="008B1532">
        <w:rPr>
          <w:b/>
        </w:rPr>
        <w:t>,</w:t>
      </w:r>
      <w:r w:rsidRPr="008B1532">
        <w:t xml:space="preserve"> 48-61. doi: 10.1016/j.hbpd.2018.12.001.</w:t>
      </w:r>
    </w:p>
    <w:p w14:paraId="3B68A973" w14:textId="77777777" w:rsidR="000E20F4" w:rsidRPr="008B1532" w:rsidRDefault="000E20F4" w:rsidP="000E20F4">
      <w:pPr>
        <w:pStyle w:val="EndNoteBibliography"/>
        <w:ind w:left="720" w:hanging="720"/>
      </w:pPr>
      <w:r w:rsidRPr="008B1532">
        <w:t xml:space="preserve">Iketani, M., Ohshiro, J., Urushibara, T., Takahashi, M., Arai, T., Kawaguchi, H., et al. (2017). Preadministration of Hydrogen-Rich Water Protects Against Lipopolysaccharide-Induced Sepsis and Attenuates Liver Injury. </w:t>
      </w:r>
      <w:r w:rsidRPr="008B1532">
        <w:rPr>
          <w:i/>
        </w:rPr>
        <w:t>Shock</w:t>
      </w:r>
      <w:r w:rsidRPr="008B1532">
        <w:t xml:space="preserve"> 48(1)</w:t>
      </w:r>
      <w:r w:rsidRPr="008B1532">
        <w:rPr>
          <w:b/>
        </w:rPr>
        <w:t>,</w:t>
      </w:r>
      <w:r w:rsidRPr="008B1532">
        <w:t xml:space="preserve"> 85-93. doi: 10.1097/SHK.0000000000000810.</w:t>
      </w:r>
    </w:p>
    <w:p w14:paraId="39396E1B" w14:textId="77777777" w:rsidR="000E20F4" w:rsidRPr="008B1532" w:rsidRDefault="000E20F4" w:rsidP="000E20F4">
      <w:pPr>
        <w:pStyle w:val="EndNoteBibliography"/>
        <w:ind w:left="720" w:hanging="720"/>
      </w:pPr>
      <w:r w:rsidRPr="008B1532">
        <w:t xml:space="preserve">Ishikawa, T., Shimada, S., Fukai, M., Kimura, T., Umemoto, K., Shibata, K., et al. (2018). Post-reperfusion hydrogen gas treatment ameliorates ischemia reperfusion injury in rat livers from donors after cardiac death: a preliminary study. </w:t>
      </w:r>
      <w:r w:rsidRPr="008B1532">
        <w:rPr>
          <w:i/>
        </w:rPr>
        <w:t>Surg Today</w:t>
      </w:r>
      <w:r w:rsidRPr="008B1532">
        <w:t xml:space="preserve"> 48(12)</w:t>
      </w:r>
      <w:r w:rsidRPr="008B1532">
        <w:rPr>
          <w:b/>
        </w:rPr>
        <w:t>,</w:t>
      </w:r>
      <w:r w:rsidRPr="008B1532">
        <w:t xml:space="preserve"> 1081-1088. doi: 10.1007/s00595-018-1693-0.</w:t>
      </w:r>
    </w:p>
    <w:p w14:paraId="6B41C6AA" w14:textId="77777777" w:rsidR="000E20F4" w:rsidRPr="008B1532" w:rsidRDefault="000E20F4" w:rsidP="000E20F4">
      <w:pPr>
        <w:pStyle w:val="EndNoteBibliography"/>
        <w:ind w:left="720" w:hanging="720"/>
      </w:pPr>
      <w:r w:rsidRPr="008B1532">
        <w:t xml:space="preserve">Koyama, Y., Taura, K., Hatano, E., Tanabe, K., Yamamoto, G., Nakamura, K., et al. (2014). Effects of oral intake of hydrogen water on liver fibrogenesis in mice. </w:t>
      </w:r>
      <w:r w:rsidRPr="008B1532">
        <w:rPr>
          <w:i/>
        </w:rPr>
        <w:t>Hepatol Res</w:t>
      </w:r>
      <w:r w:rsidRPr="008B1532">
        <w:t xml:space="preserve"> 44(6)</w:t>
      </w:r>
      <w:r w:rsidRPr="008B1532">
        <w:rPr>
          <w:b/>
        </w:rPr>
        <w:t>,</w:t>
      </w:r>
      <w:r w:rsidRPr="008B1532">
        <w:t xml:space="preserve"> 663-677. doi: 10.1111/hepr.12165.</w:t>
      </w:r>
    </w:p>
    <w:p w14:paraId="556F6530" w14:textId="77777777" w:rsidR="000E20F4" w:rsidRPr="008B1532" w:rsidRDefault="000E20F4" w:rsidP="000E20F4">
      <w:pPr>
        <w:pStyle w:val="EndNoteBibliography"/>
        <w:ind w:left="720" w:hanging="720"/>
      </w:pPr>
      <w:r w:rsidRPr="008B1532">
        <w:t xml:space="preserve">Li, H., Bai, G., Ge, Y., Zhang, Q., Kong, X., Meng, W., et al. (2018a). Hydrogen-rich saline protects against small-scale liver ischemia-reperfusion injury by inhibiting endoplasmic reticulum stress. </w:t>
      </w:r>
      <w:r w:rsidRPr="008B1532">
        <w:rPr>
          <w:i/>
        </w:rPr>
        <w:t>Life Sci</w:t>
      </w:r>
      <w:r w:rsidRPr="008B1532">
        <w:t xml:space="preserve"> 194</w:t>
      </w:r>
      <w:r w:rsidRPr="008B1532">
        <w:rPr>
          <w:b/>
        </w:rPr>
        <w:t>,</w:t>
      </w:r>
      <w:r w:rsidRPr="008B1532">
        <w:t xml:space="preserve"> 7-14. doi: 10.1016/j.lfs.2017.12.022.</w:t>
      </w:r>
    </w:p>
    <w:p w14:paraId="2D89BEFA" w14:textId="77777777" w:rsidR="000E20F4" w:rsidRPr="008B1532" w:rsidRDefault="000E20F4" w:rsidP="000E20F4">
      <w:pPr>
        <w:pStyle w:val="EndNoteBibliography"/>
        <w:ind w:left="720" w:hanging="720"/>
      </w:pPr>
      <w:r w:rsidRPr="008B1532">
        <w:t xml:space="preserve">Li, S., Fujino, M., Ichimaru, N., Kurokawa, R., Hirano, S., Mou, L., et al. (2018b). Molecular hydrogen protects against ischemia-reperfusion injury in a mouse fatty liver model via regulating HO-1 and Sirt1 expression. </w:t>
      </w:r>
      <w:r w:rsidRPr="008B1532">
        <w:rPr>
          <w:i/>
        </w:rPr>
        <w:t>Sci Rep</w:t>
      </w:r>
      <w:r w:rsidRPr="008B1532">
        <w:t xml:space="preserve"> 8(1)</w:t>
      </w:r>
      <w:r w:rsidRPr="008B1532">
        <w:rPr>
          <w:b/>
        </w:rPr>
        <w:t>,</w:t>
      </w:r>
      <w:r w:rsidRPr="008B1532">
        <w:t xml:space="preserve"> 14019. doi: 10.1038/s41598-018-32411-4.</w:t>
      </w:r>
    </w:p>
    <w:p w14:paraId="18703CD0" w14:textId="77777777" w:rsidR="000E20F4" w:rsidRPr="008B1532" w:rsidRDefault="000E20F4" w:rsidP="000E20F4">
      <w:pPr>
        <w:pStyle w:val="EndNoteBibliography"/>
        <w:ind w:left="720" w:hanging="720"/>
      </w:pPr>
      <w:r w:rsidRPr="008B1532">
        <w:t xml:space="preserve">Liu, Q., Li, B.S., Song, Y.J., Hu, M.G., Lu, J.Y., Gao, A., et al. (2016). Hydrogen-rich saline protects against mitochondrial dysfunction and apoptosis in mice with obstructive jaundice. </w:t>
      </w:r>
      <w:r w:rsidRPr="008B1532">
        <w:rPr>
          <w:i/>
        </w:rPr>
        <w:t>Mol Med Rep</w:t>
      </w:r>
      <w:r w:rsidRPr="008B1532">
        <w:t xml:space="preserve"> 13(4)</w:t>
      </w:r>
      <w:r w:rsidRPr="008B1532">
        <w:rPr>
          <w:b/>
        </w:rPr>
        <w:t>,</w:t>
      </w:r>
      <w:r w:rsidRPr="008B1532">
        <w:t xml:space="preserve"> 3588-3596. doi: 10.3892/mmr.2016.4954.</w:t>
      </w:r>
    </w:p>
    <w:p w14:paraId="24D9AFB0" w14:textId="77777777" w:rsidR="000E20F4" w:rsidRPr="008B1532" w:rsidRDefault="000E20F4" w:rsidP="000E20F4">
      <w:pPr>
        <w:pStyle w:val="EndNoteBibliography"/>
        <w:ind w:left="720" w:hanging="720"/>
      </w:pPr>
      <w:r w:rsidRPr="008B1532">
        <w:t xml:space="preserve">Liu, Q., Shen, W.F., Sun, H.Y., Fan, D.F., Nakao, A., Cai, J.M., et al. (2010). Hydrogen-rich saline protects against liver injury in rats with obstructive jaundice. </w:t>
      </w:r>
      <w:r w:rsidRPr="008B1532">
        <w:rPr>
          <w:i/>
        </w:rPr>
        <w:t>Liver Int</w:t>
      </w:r>
      <w:r w:rsidRPr="008B1532">
        <w:t xml:space="preserve"> 30(7)</w:t>
      </w:r>
      <w:r w:rsidRPr="008B1532">
        <w:rPr>
          <w:b/>
        </w:rPr>
        <w:t>,</w:t>
      </w:r>
      <w:r w:rsidRPr="008B1532">
        <w:t xml:space="preserve"> 958-968. doi: 10.1111/j.1478-3231.2010.02254.x.</w:t>
      </w:r>
    </w:p>
    <w:p w14:paraId="4E35A849" w14:textId="77777777" w:rsidR="000E20F4" w:rsidRPr="008B1532" w:rsidRDefault="000E20F4" w:rsidP="000E20F4">
      <w:pPr>
        <w:pStyle w:val="EndNoteBibliography"/>
        <w:ind w:left="720" w:hanging="720"/>
      </w:pPr>
      <w:r w:rsidRPr="008B1532">
        <w:t xml:space="preserve">Lu, Z., Lin, Y., Peng, B., Bao, Z., Niu, K., and Gong, J. (2017). Hydrogen-Rich Saline Ameliorates Hepatic Ischemia-Reperfusion Injury Through Regulation of Endoplasmic Reticulum Stress and Apoptosis. </w:t>
      </w:r>
      <w:r w:rsidRPr="008B1532">
        <w:rPr>
          <w:i/>
        </w:rPr>
        <w:t>Dig Dis Sci</w:t>
      </w:r>
      <w:r w:rsidRPr="008B1532">
        <w:t xml:space="preserve"> 62(12)</w:t>
      </w:r>
      <w:r w:rsidRPr="008B1532">
        <w:rPr>
          <w:b/>
        </w:rPr>
        <w:t>,</w:t>
      </w:r>
      <w:r w:rsidRPr="008B1532">
        <w:t xml:space="preserve"> 3479-3486. doi: 10.1007/s10620-017-4811-8.</w:t>
      </w:r>
    </w:p>
    <w:p w14:paraId="7B85DEF1" w14:textId="77777777" w:rsidR="000E20F4" w:rsidRPr="008B1532" w:rsidRDefault="000E20F4" w:rsidP="000E20F4">
      <w:pPr>
        <w:pStyle w:val="EndNoteBibliography"/>
        <w:ind w:left="720" w:hanging="720"/>
      </w:pPr>
      <w:r w:rsidRPr="008B1532">
        <w:t xml:space="preserve">Matsuno, N., Watanabe, R., Kimura, M., Iwata, S., Fujiyama, M., Kono, S., et al. (2014). Beneficial effects of hydrogen gas on porcine liver reperfusion injury with use of total vascular exclusion and active venous bypass. </w:t>
      </w:r>
      <w:r w:rsidRPr="008B1532">
        <w:rPr>
          <w:i/>
        </w:rPr>
        <w:t>Transplant Proc</w:t>
      </w:r>
      <w:r w:rsidRPr="008B1532">
        <w:t xml:space="preserve"> 46(4)</w:t>
      </w:r>
      <w:r w:rsidRPr="008B1532">
        <w:rPr>
          <w:b/>
        </w:rPr>
        <w:t>,</w:t>
      </w:r>
      <w:r w:rsidRPr="008B1532">
        <w:t xml:space="preserve"> 1104-1106. doi: </w:t>
      </w:r>
      <w:r w:rsidRPr="008B1532">
        <w:lastRenderedPageBreak/>
        <w:t>10.1016/j.transproceed.2013.11.134.</w:t>
      </w:r>
    </w:p>
    <w:p w14:paraId="59C6CF5E" w14:textId="77777777" w:rsidR="000E20F4" w:rsidRPr="008B1532" w:rsidRDefault="000E20F4" w:rsidP="000E20F4">
      <w:pPr>
        <w:pStyle w:val="EndNoteBibliography"/>
        <w:ind w:left="720" w:hanging="720"/>
        <w:rPr>
          <w:lang w:val="fr-FR"/>
        </w:rPr>
      </w:pPr>
      <w:r w:rsidRPr="008B1532">
        <w:t xml:space="preserve">Shimada, S., Wakayama, K., Fukai, M., Shimamura, T., Ishikawa, T., Fukumori, D., et al. (2016). Hydrogen Gas Ameliorates Hepatic Reperfusion Injury After Prolonged Cold Preservation in Isolated Perfused Rat Liver. </w:t>
      </w:r>
      <w:r w:rsidRPr="008B1532">
        <w:rPr>
          <w:i/>
          <w:lang w:val="fr-FR"/>
        </w:rPr>
        <w:t>Artif Organs</w:t>
      </w:r>
      <w:r w:rsidRPr="008B1532">
        <w:rPr>
          <w:lang w:val="fr-FR"/>
        </w:rPr>
        <w:t xml:space="preserve"> 40(12)</w:t>
      </w:r>
      <w:r w:rsidRPr="008B1532">
        <w:rPr>
          <w:b/>
          <w:lang w:val="fr-FR"/>
        </w:rPr>
        <w:t>,</w:t>
      </w:r>
      <w:r w:rsidRPr="008B1532">
        <w:rPr>
          <w:lang w:val="fr-FR"/>
        </w:rPr>
        <w:t xml:space="preserve"> 1128-1136. doi: 10.1111/aor.12710.</w:t>
      </w:r>
    </w:p>
    <w:p w14:paraId="3B0E20E4" w14:textId="77777777" w:rsidR="000E20F4" w:rsidRPr="008B1532" w:rsidRDefault="000E20F4" w:rsidP="000E20F4">
      <w:pPr>
        <w:pStyle w:val="EndNoteBibliography"/>
        <w:ind w:left="720" w:hanging="720"/>
      </w:pPr>
      <w:r w:rsidRPr="008B1532">
        <w:rPr>
          <w:lang w:val="fr-FR"/>
        </w:rPr>
        <w:t xml:space="preserve">Sun, H., Chen, L., Zhou, W., Hu, L., Li, L., Tu, Q., et al. </w:t>
      </w:r>
      <w:r w:rsidRPr="008B1532">
        <w:t xml:space="preserve">(2011). The protective role of hydrogen-rich saline in experimental liver injury in mice. </w:t>
      </w:r>
      <w:r w:rsidRPr="008B1532">
        <w:rPr>
          <w:i/>
        </w:rPr>
        <w:t>J Hepatol</w:t>
      </w:r>
      <w:r w:rsidRPr="008B1532">
        <w:t xml:space="preserve"> 54(3)</w:t>
      </w:r>
      <w:r w:rsidRPr="008B1532">
        <w:rPr>
          <w:b/>
        </w:rPr>
        <w:t>,</w:t>
      </w:r>
      <w:r w:rsidRPr="008B1532">
        <w:t xml:space="preserve"> 471-480. doi: 10.1016/j.jhep.2010.08.011.</w:t>
      </w:r>
    </w:p>
    <w:p w14:paraId="28109934" w14:textId="77777777" w:rsidR="000E20F4" w:rsidRPr="008B1532" w:rsidRDefault="000E20F4" w:rsidP="000E20F4">
      <w:pPr>
        <w:pStyle w:val="EndNoteBibliography"/>
        <w:ind w:left="720" w:hanging="720"/>
      </w:pPr>
      <w:r w:rsidRPr="008B1532">
        <w:t xml:space="preserve">Tan, Y.C., Xie, F., Zhang, H.L., Zhu, Y.L., Chen, K., Tan, H.M., et al. (2014). Hydrogen-rich saline attenuates postoperative liver failure after major hepatectomy in rats. </w:t>
      </w:r>
      <w:r w:rsidRPr="008B1532">
        <w:rPr>
          <w:i/>
        </w:rPr>
        <w:t>Clin Res Hepatol Gastroenterol</w:t>
      </w:r>
      <w:r w:rsidRPr="008B1532">
        <w:t xml:space="preserve"> 38(3)</w:t>
      </w:r>
      <w:r w:rsidRPr="008B1532">
        <w:rPr>
          <w:b/>
        </w:rPr>
        <w:t>,</w:t>
      </w:r>
      <w:r w:rsidRPr="008B1532">
        <w:t xml:space="preserve"> 337-345. doi: 10.1016/j.clinre.2013.11.007.</w:t>
      </w:r>
    </w:p>
    <w:p w14:paraId="1FD23995" w14:textId="77777777" w:rsidR="000E20F4" w:rsidRPr="008B1532" w:rsidRDefault="000E20F4" w:rsidP="000E20F4">
      <w:pPr>
        <w:pStyle w:val="EndNoteBibliography"/>
        <w:ind w:left="720" w:hanging="720"/>
      </w:pPr>
      <w:r w:rsidRPr="008B1532">
        <w:t xml:space="preserve">Uto, K., Sakamoto, S., Que, W., Shimata, K., Hashimoto, S., Sakisaka, M., et al. (2019). Hydrogen-rich solution attenuates cold ischemia-reperfusion injury in rat liver transplantation. </w:t>
      </w:r>
      <w:r w:rsidRPr="008B1532">
        <w:rPr>
          <w:i/>
        </w:rPr>
        <w:t>BMC Gastroenterol</w:t>
      </w:r>
      <w:r w:rsidRPr="008B1532">
        <w:t xml:space="preserve"> 19(1)</w:t>
      </w:r>
      <w:r w:rsidRPr="008B1532">
        <w:rPr>
          <w:b/>
        </w:rPr>
        <w:t>,</w:t>
      </w:r>
      <w:r w:rsidRPr="008B1532">
        <w:t xml:space="preserve"> 25. doi: 10.1186/s12876-019-0939-7.</w:t>
      </w:r>
    </w:p>
    <w:p w14:paraId="5EF7CCDD" w14:textId="77777777" w:rsidR="000E20F4" w:rsidRPr="008B1532" w:rsidRDefault="000E20F4" w:rsidP="000E20F4">
      <w:pPr>
        <w:pStyle w:val="EndNoteBibliography"/>
        <w:ind w:left="720" w:hanging="720"/>
      </w:pPr>
      <w:r w:rsidRPr="008B1532">
        <w:t xml:space="preserve">Xiang, L., Tan, J.W., Huang, L.J., Jia, L., Liu, Y.Q., Zhao, Y.Q., et al. (2012). Inhalation of hydrogen gas reduces liver injury during major hepatotectomy in swine. </w:t>
      </w:r>
      <w:r w:rsidRPr="008B1532">
        <w:rPr>
          <w:i/>
        </w:rPr>
        <w:t>World J Gastroenterol</w:t>
      </w:r>
      <w:r w:rsidRPr="008B1532">
        <w:t xml:space="preserve"> 18(37)</w:t>
      </w:r>
      <w:r w:rsidRPr="008B1532">
        <w:rPr>
          <w:b/>
        </w:rPr>
        <w:t>,</w:t>
      </w:r>
      <w:r w:rsidRPr="008B1532">
        <w:t xml:space="preserve"> 5197-5204. doi: 10.3748/wjg.v18.i37.5197.</w:t>
      </w:r>
    </w:p>
    <w:p w14:paraId="637B1BEA" w14:textId="77777777" w:rsidR="000E20F4" w:rsidRPr="008B1532" w:rsidRDefault="000E20F4" w:rsidP="000E20F4">
      <w:pPr>
        <w:pStyle w:val="EndNoteBibliography"/>
        <w:ind w:left="720" w:hanging="720"/>
      </w:pPr>
      <w:r w:rsidRPr="008B1532">
        <w:t xml:space="preserve">Yan, M., Yu, Y., Mao, X., Feng, J., Wang, Y., Chen, H., et al. (2019). Hydrogen gas inhalation attenuates sepsis-induced liver injury in a FUNDC1-dependent manner. </w:t>
      </w:r>
      <w:r w:rsidRPr="008B1532">
        <w:rPr>
          <w:i/>
        </w:rPr>
        <w:t>Int Immunopharmacol</w:t>
      </w:r>
      <w:r w:rsidRPr="008B1532">
        <w:t xml:space="preserve"> 71</w:t>
      </w:r>
      <w:r w:rsidRPr="008B1532">
        <w:rPr>
          <w:b/>
        </w:rPr>
        <w:t>,</w:t>
      </w:r>
      <w:r w:rsidRPr="008B1532">
        <w:t xml:space="preserve"> 61-67. doi: 10.1016/j.intimp.2019.03.021.</w:t>
      </w:r>
    </w:p>
    <w:p w14:paraId="04EAD3DA" w14:textId="77777777" w:rsidR="000E20F4" w:rsidRPr="008B1532" w:rsidRDefault="000E20F4" w:rsidP="000E20F4">
      <w:pPr>
        <w:pStyle w:val="EndNoteBibliography"/>
        <w:ind w:left="720" w:hanging="720"/>
      </w:pPr>
      <w:r w:rsidRPr="008B1532">
        <w:t xml:space="preserve">Yang, S.C., Chen, L.L., Fu, T., Li, W.Y., and Ji, E.S. (2018). [Improvement of hydrogen on liver oxidative stress injury in chronic intermittent hypoxia rats]. </w:t>
      </w:r>
      <w:r w:rsidRPr="008B1532">
        <w:rPr>
          <w:i/>
        </w:rPr>
        <w:t>Zhongguo Ying Yong Sheng Li Xue Za Zhi</w:t>
      </w:r>
      <w:r w:rsidRPr="008B1532">
        <w:t xml:space="preserve"> 34(1)</w:t>
      </w:r>
      <w:r w:rsidRPr="008B1532">
        <w:rPr>
          <w:b/>
        </w:rPr>
        <w:t>,</w:t>
      </w:r>
      <w:r w:rsidRPr="008B1532">
        <w:t xml:space="preserve"> 61-64. doi: 10.12047/j.cjap.5484.2018.016.</w:t>
      </w:r>
    </w:p>
    <w:p w14:paraId="3FCDFEA1" w14:textId="77777777" w:rsidR="000E20F4" w:rsidRPr="008B1532" w:rsidRDefault="000E20F4" w:rsidP="000E20F4">
      <w:pPr>
        <w:pStyle w:val="EndNoteBibliography"/>
        <w:ind w:left="720" w:hanging="720"/>
      </w:pPr>
      <w:r w:rsidRPr="008B1532">
        <w:t xml:space="preserve">Zhang, C.B., Tang, Y.C., Xu, X.J., Guo, S.X., and Wang, H.Z. (2015a). Hydrogen gas inhalation protects against liver ischemia/reperfusion injury by activating the NF-kappaB signaling pathway. </w:t>
      </w:r>
      <w:r w:rsidRPr="008B1532">
        <w:rPr>
          <w:i/>
        </w:rPr>
        <w:t>Exp Ther Med</w:t>
      </w:r>
      <w:r w:rsidRPr="008B1532">
        <w:t xml:space="preserve"> 9(6)</w:t>
      </w:r>
      <w:r w:rsidRPr="008B1532">
        <w:rPr>
          <w:b/>
        </w:rPr>
        <w:t>,</w:t>
      </w:r>
      <w:r w:rsidRPr="008B1532">
        <w:t xml:space="preserve"> 2114-2120. doi: 10.3892/etm.2015.2385.</w:t>
      </w:r>
    </w:p>
    <w:p w14:paraId="5CAE3550" w14:textId="77777777" w:rsidR="000E20F4" w:rsidRPr="008B1532" w:rsidRDefault="000E20F4" w:rsidP="000E20F4">
      <w:pPr>
        <w:pStyle w:val="EndNoteBibliography"/>
        <w:ind w:left="720" w:hanging="720"/>
      </w:pPr>
      <w:r w:rsidRPr="008B1532">
        <w:t xml:space="preserve">Zhang, J.Y., Song, S.D., Pang, Q., Zhang, R.Y., Wan, Y., Yuan, D.W., et al. (2015b). Hydrogen-rich water protects against acetaminophen-induced hepatotoxicity in mice. </w:t>
      </w:r>
      <w:r w:rsidRPr="008B1532">
        <w:rPr>
          <w:i/>
        </w:rPr>
        <w:t>World J Gastroenterol</w:t>
      </w:r>
      <w:r w:rsidRPr="008B1532">
        <w:t xml:space="preserve"> 21(14)</w:t>
      </w:r>
      <w:r w:rsidRPr="008B1532">
        <w:rPr>
          <w:b/>
        </w:rPr>
        <w:t>,</w:t>
      </w:r>
      <w:r w:rsidRPr="008B1532">
        <w:t xml:space="preserve"> 4195-4209. doi: 10.3748/wjg.v21.i14.4195.</w:t>
      </w:r>
    </w:p>
    <w:p w14:paraId="22401B33" w14:textId="77777777" w:rsidR="000E20F4" w:rsidRPr="008B1532" w:rsidRDefault="000E20F4" w:rsidP="000E20F4">
      <w:pPr>
        <w:pStyle w:val="EndNoteBibliography"/>
        <w:ind w:left="720" w:hanging="720"/>
      </w:pPr>
      <w:r w:rsidRPr="008B1532">
        <w:t xml:space="preserve">Zhang, Q., Ge, Y., Li, H., Bai, G., Jiao, Z., Kong, X., et al. (2018). Effect of hydrogen-rich saline on apoptosis induced by hepatic ischemia reperfusion upon laparoscopic hepatectomy in miniature pigs. </w:t>
      </w:r>
      <w:r w:rsidRPr="008B1532">
        <w:rPr>
          <w:i/>
        </w:rPr>
        <w:t>Res Vet Sci</w:t>
      </w:r>
      <w:r w:rsidRPr="008B1532">
        <w:t xml:space="preserve"> 119</w:t>
      </w:r>
      <w:r w:rsidRPr="008B1532">
        <w:rPr>
          <w:b/>
        </w:rPr>
        <w:t>,</w:t>
      </w:r>
      <w:r w:rsidRPr="008B1532">
        <w:t xml:space="preserve"> 285-291. doi: 10.1016/j.rvsc.2018.07.005.</w:t>
      </w:r>
    </w:p>
    <w:p w14:paraId="106044E7" w14:textId="77777777" w:rsidR="000E20F4" w:rsidRPr="008B1532" w:rsidRDefault="000E20F4" w:rsidP="000E20F4">
      <w:pPr>
        <w:pStyle w:val="EndNoteBibliography"/>
        <w:ind w:left="720" w:hanging="720"/>
      </w:pPr>
      <w:r w:rsidRPr="008B1532">
        <w:t xml:space="preserve">Zhang, Q., Piao, C., Xu, J., Jiao, Z., Ge, Y., Liu, X., et al. (2019). Comparative study on protective effect of hydrogen rich saline and adipose-derived stem cells on hepatic ischemia-reperfusion and hepatectomy injury in swine. </w:t>
      </w:r>
      <w:r w:rsidRPr="008B1532">
        <w:rPr>
          <w:i/>
        </w:rPr>
        <w:t>Biomed Pharmacother</w:t>
      </w:r>
      <w:r w:rsidRPr="008B1532">
        <w:t xml:space="preserve"> 120</w:t>
      </w:r>
      <w:r w:rsidRPr="008B1532">
        <w:rPr>
          <w:b/>
        </w:rPr>
        <w:t>,</w:t>
      </w:r>
      <w:r w:rsidRPr="008B1532">
        <w:t xml:space="preserve"> 109453. doi: 10.1016/j.biopha.2019.109453.</w:t>
      </w:r>
    </w:p>
    <w:p w14:paraId="58400F6F" w14:textId="77777777" w:rsidR="009F1CE8" w:rsidRDefault="000B3F5F" w:rsidP="0095130A">
      <w:r w:rsidRPr="008B153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9F1CE8" w:rsidSect="002D31C6">
      <w:headerReference w:type="even" r:id="rId7"/>
      <w:footerReference w:type="default" r:id="rId8"/>
      <w:headerReference w:type="first" r:id="rId9"/>
      <w:pgSz w:w="11906" w:h="16838"/>
      <w:pgMar w:top="1440" w:right="1800" w:bottom="1440" w:left="1800" w:header="851" w:footer="992" w:gutter="0"/>
      <w:cols w:space="425"/>
      <w:titlePg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BAFEC6D" w14:textId="77777777" w:rsidR="00F31688" w:rsidRDefault="00F31688" w:rsidP="000B3F5F">
      <w:r>
        <w:separator/>
      </w:r>
    </w:p>
  </w:endnote>
  <w:endnote w:type="continuationSeparator" w:id="0">
    <w:p w14:paraId="0A956A4E" w14:textId="77777777" w:rsidR="00F31688" w:rsidRDefault="00F31688" w:rsidP="000B3F5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895616952"/>
      <w:docPartObj>
        <w:docPartGallery w:val="Page Numbers (Bottom of Page)"/>
        <w:docPartUnique/>
      </w:docPartObj>
    </w:sdtPr>
    <w:sdtEndPr/>
    <w:sdtContent>
      <w:p w14:paraId="72A16E65" w14:textId="77777777" w:rsidR="002D31C6" w:rsidRDefault="00E72FAB">
        <w:pPr>
          <w:pStyle w:val="a4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34FBB" w:rsidRPr="00334FBB">
          <w:rPr>
            <w:noProof/>
            <w:lang w:val="zh-CN"/>
          </w:rPr>
          <w:t>4</w:t>
        </w:r>
        <w:r>
          <w:fldChar w:fldCharType="end"/>
        </w:r>
      </w:p>
    </w:sdtContent>
  </w:sdt>
  <w:p w14:paraId="3615155F" w14:textId="77777777" w:rsidR="002D31C6" w:rsidRDefault="00F31688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FBA642B" w14:textId="77777777" w:rsidR="00F31688" w:rsidRDefault="00F31688" w:rsidP="000B3F5F">
      <w:r>
        <w:separator/>
      </w:r>
    </w:p>
  </w:footnote>
  <w:footnote w:type="continuationSeparator" w:id="0">
    <w:p w14:paraId="696D68BA" w14:textId="77777777" w:rsidR="00F31688" w:rsidRDefault="00F31688" w:rsidP="000B3F5F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859CE37" w14:textId="77777777" w:rsidR="002D31C6" w:rsidRPr="002D31C6" w:rsidRDefault="00E72FAB" w:rsidP="002D31C6">
    <w:pPr>
      <w:pStyle w:val="a3"/>
      <w:jc w:val="right"/>
      <w:rPr>
        <w:rFonts w:ascii="Times New Roman" w:hAnsi="Times New Roman" w:cs="Times New Roman"/>
        <w:sz w:val="24"/>
        <w:szCs w:val="24"/>
      </w:rPr>
    </w:pPr>
    <w:r w:rsidRPr="002D31C6">
      <w:rPr>
        <w:rFonts w:ascii="Times New Roman" w:hAnsi="Times New Roman" w:cs="Times New Roman"/>
        <w:sz w:val="24"/>
        <w:szCs w:val="24"/>
      </w:rPr>
      <w:t>Supplementary Material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CB3B8D1" w14:textId="77777777" w:rsidR="002D31C6" w:rsidRDefault="00E72FAB" w:rsidP="002D31C6">
    <w:pPr>
      <w:pStyle w:val="a3"/>
      <w:jc w:val="left"/>
    </w:pPr>
    <w:r w:rsidRPr="005A1D84">
      <w:rPr>
        <w:b/>
        <w:noProof/>
        <w:color w:val="A6A6A6" w:themeColor="background1" w:themeShade="A6"/>
      </w:rPr>
      <w:drawing>
        <wp:inline distT="0" distB="0" distL="0" distR="0" wp14:anchorId="330BE468" wp14:editId="6A463F59">
          <wp:extent cx="1382534" cy="497091"/>
          <wp:effectExtent l="0" t="0" r="0" b="0"/>
          <wp:docPr id="1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F37666"/>
    <w:rsid w:val="00007D1B"/>
    <w:rsid w:val="00081B5A"/>
    <w:rsid w:val="000B3F5F"/>
    <w:rsid w:val="000E20F4"/>
    <w:rsid w:val="00216F89"/>
    <w:rsid w:val="00225E65"/>
    <w:rsid w:val="002605A7"/>
    <w:rsid w:val="00267F0F"/>
    <w:rsid w:val="00297485"/>
    <w:rsid w:val="002C5C0D"/>
    <w:rsid w:val="00305CA2"/>
    <w:rsid w:val="00334FBB"/>
    <w:rsid w:val="003F4AA7"/>
    <w:rsid w:val="004A5B9F"/>
    <w:rsid w:val="004B3F18"/>
    <w:rsid w:val="004B6E16"/>
    <w:rsid w:val="004C33DD"/>
    <w:rsid w:val="004D5E5C"/>
    <w:rsid w:val="004D6678"/>
    <w:rsid w:val="0058431C"/>
    <w:rsid w:val="00600938"/>
    <w:rsid w:val="00644413"/>
    <w:rsid w:val="00682EE4"/>
    <w:rsid w:val="006E3D9C"/>
    <w:rsid w:val="00702408"/>
    <w:rsid w:val="00716D82"/>
    <w:rsid w:val="00731795"/>
    <w:rsid w:val="007C2D53"/>
    <w:rsid w:val="007F5AB1"/>
    <w:rsid w:val="0082203E"/>
    <w:rsid w:val="008440B4"/>
    <w:rsid w:val="008441D9"/>
    <w:rsid w:val="00846AE2"/>
    <w:rsid w:val="0086416C"/>
    <w:rsid w:val="0087299B"/>
    <w:rsid w:val="008B1532"/>
    <w:rsid w:val="009022C1"/>
    <w:rsid w:val="00911A56"/>
    <w:rsid w:val="0095130A"/>
    <w:rsid w:val="0097349F"/>
    <w:rsid w:val="009845D1"/>
    <w:rsid w:val="009A3C36"/>
    <w:rsid w:val="009F1CE8"/>
    <w:rsid w:val="00B0710C"/>
    <w:rsid w:val="00B659CF"/>
    <w:rsid w:val="00BF2325"/>
    <w:rsid w:val="00C146F8"/>
    <w:rsid w:val="00C951C5"/>
    <w:rsid w:val="00CC460E"/>
    <w:rsid w:val="00D15DD6"/>
    <w:rsid w:val="00D74A9C"/>
    <w:rsid w:val="00DB7DA6"/>
    <w:rsid w:val="00DE58B9"/>
    <w:rsid w:val="00DF6D46"/>
    <w:rsid w:val="00E453E5"/>
    <w:rsid w:val="00E72FAB"/>
    <w:rsid w:val="00F07678"/>
    <w:rsid w:val="00F31688"/>
    <w:rsid w:val="00F37666"/>
    <w:rsid w:val="00FF3D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7DF73F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0B3F5F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0B3F5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0B3F5F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0B3F5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0B3F5F"/>
    <w:rPr>
      <w:sz w:val="18"/>
      <w:szCs w:val="18"/>
    </w:rPr>
  </w:style>
  <w:style w:type="table" w:styleId="-2">
    <w:name w:val="Light Shading Accent 2"/>
    <w:basedOn w:val="a1"/>
    <w:uiPriority w:val="60"/>
    <w:rsid w:val="000B3F5F"/>
    <w:rPr>
      <w:color w:val="943634" w:themeColor="accent2" w:themeShade="BF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paragraph" w:customStyle="1" w:styleId="EndNoteBibliography">
    <w:name w:val="EndNote Bibliography"/>
    <w:basedOn w:val="a"/>
    <w:link w:val="EndNoteBibliographyChar"/>
    <w:rsid w:val="000B3F5F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0B3F5F"/>
    <w:rPr>
      <w:rFonts w:ascii="Calibri" w:hAnsi="Calibri"/>
      <w:noProof/>
      <w:sz w:val="20"/>
    </w:rPr>
  </w:style>
  <w:style w:type="paragraph" w:styleId="a5">
    <w:name w:val="Balloon Text"/>
    <w:basedOn w:val="a"/>
    <w:link w:val="Char1"/>
    <w:uiPriority w:val="99"/>
    <w:semiHidden/>
    <w:unhideWhenUsed/>
    <w:rsid w:val="000B3F5F"/>
    <w:rPr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0B3F5F"/>
    <w:rPr>
      <w:sz w:val="18"/>
      <w:szCs w:val="18"/>
    </w:rPr>
  </w:style>
  <w:style w:type="table" w:styleId="a6">
    <w:name w:val="Table Grid"/>
    <w:basedOn w:val="a1"/>
    <w:uiPriority w:val="59"/>
    <w:rsid w:val="000B3F5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a"/>
    <w:link w:val="EndNoteBibliographyTitleChar"/>
    <w:rsid w:val="006E3D9C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6E3D9C"/>
    <w:rPr>
      <w:rFonts w:ascii="Calibri" w:hAnsi="Calibri"/>
      <w:noProof/>
      <w:sz w:val="20"/>
    </w:rPr>
  </w:style>
  <w:style w:type="paragraph" w:customStyle="1" w:styleId="SupplementaryMaterial">
    <w:name w:val="Supplementary Material"/>
    <w:basedOn w:val="a7"/>
    <w:next w:val="a7"/>
    <w:link w:val="SupplementaryMaterialChar"/>
    <w:qFormat/>
    <w:rsid w:val="00B659CF"/>
    <w:pPr>
      <w:widowControl/>
      <w:suppressLineNumbers/>
      <w:spacing w:after="120"/>
      <w:outlineLvl w:val="9"/>
    </w:pPr>
    <w:rPr>
      <w:rFonts w:ascii="Times New Roman" w:hAnsi="Times New Roman" w:cs="Times New Roman"/>
      <w:bCs w:val="0"/>
      <w:i/>
      <w:kern w:val="0"/>
      <w:lang w:eastAsia="en-US"/>
    </w:rPr>
  </w:style>
  <w:style w:type="character" w:customStyle="1" w:styleId="SupplementaryMaterialChar">
    <w:name w:val="Supplementary Material Char"/>
    <w:basedOn w:val="Char2"/>
    <w:link w:val="SupplementaryMaterial"/>
    <w:rsid w:val="00B659CF"/>
    <w:rPr>
      <w:rFonts w:ascii="Times New Roman" w:eastAsia="宋体" w:hAnsi="Times New Roman" w:cs="Times New Roman"/>
      <w:b/>
      <w:bCs w:val="0"/>
      <w:i/>
      <w:kern w:val="0"/>
      <w:sz w:val="32"/>
      <w:szCs w:val="32"/>
      <w:lang w:eastAsia="en-US"/>
    </w:rPr>
  </w:style>
  <w:style w:type="paragraph" w:styleId="a7">
    <w:name w:val="Title"/>
    <w:basedOn w:val="a"/>
    <w:next w:val="a"/>
    <w:link w:val="Char2"/>
    <w:uiPriority w:val="10"/>
    <w:qFormat/>
    <w:rsid w:val="00B659CF"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Char2">
    <w:name w:val="标题 Char"/>
    <w:basedOn w:val="a0"/>
    <w:link w:val="a7"/>
    <w:uiPriority w:val="10"/>
    <w:rsid w:val="00B659CF"/>
    <w:rPr>
      <w:rFonts w:asciiTheme="majorHAnsi" w:eastAsia="宋体" w:hAnsiTheme="majorHAnsi" w:cstheme="majorBidi"/>
      <w:b/>
      <w:bCs/>
      <w:sz w:val="32"/>
      <w:szCs w:val="3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0B3F5F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0B3F5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0B3F5F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0B3F5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0B3F5F"/>
    <w:rPr>
      <w:sz w:val="18"/>
      <w:szCs w:val="18"/>
    </w:rPr>
  </w:style>
  <w:style w:type="table" w:styleId="-2">
    <w:name w:val="Light Shading Accent 2"/>
    <w:basedOn w:val="a1"/>
    <w:uiPriority w:val="60"/>
    <w:rsid w:val="000B3F5F"/>
    <w:rPr>
      <w:color w:val="943634" w:themeColor="accent2" w:themeShade="BF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paragraph" w:customStyle="1" w:styleId="EndNoteBibliography">
    <w:name w:val="EndNote Bibliography"/>
    <w:basedOn w:val="a"/>
    <w:link w:val="EndNoteBibliographyChar"/>
    <w:rsid w:val="000B3F5F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0B3F5F"/>
    <w:rPr>
      <w:rFonts w:ascii="Calibri" w:hAnsi="Calibri"/>
      <w:noProof/>
      <w:sz w:val="20"/>
    </w:rPr>
  </w:style>
  <w:style w:type="paragraph" w:styleId="a5">
    <w:name w:val="Balloon Text"/>
    <w:basedOn w:val="a"/>
    <w:link w:val="Char1"/>
    <w:uiPriority w:val="99"/>
    <w:semiHidden/>
    <w:unhideWhenUsed/>
    <w:rsid w:val="000B3F5F"/>
    <w:rPr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0B3F5F"/>
    <w:rPr>
      <w:sz w:val="18"/>
      <w:szCs w:val="18"/>
    </w:rPr>
  </w:style>
  <w:style w:type="table" w:styleId="a6">
    <w:name w:val="Table Grid"/>
    <w:basedOn w:val="a1"/>
    <w:uiPriority w:val="59"/>
    <w:rsid w:val="000B3F5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a"/>
    <w:link w:val="EndNoteBibliographyTitleChar"/>
    <w:rsid w:val="006E3D9C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6E3D9C"/>
    <w:rPr>
      <w:rFonts w:ascii="Calibri" w:hAnsi="Calibri"/>
      <w:noProof/>
      <w:sz w:val="20"/>
    </w:rPr>
  </w:style>
  <w:style w:type="paragraph" w:customStyle="1" w:styleId="SupplementaryMaterial">
    <w:name w:val="Supplementary Material"/>
    <w:basedOn w:val="a7"/>
    <w:next w:val="a7"/>
    <w:link w:val="SupplementaryMaterialChar"/>
    <w:qFormat/>
    <w:rsid w:val="00B659CF"/>
    <w:pPr>
      <w:widowControl/>
      <w:suppressLineNumbers/>
      <w:spacing w:after="120"/>
      <w:outlineLvl w:val="9"/>
    </w:pPr>
    <w:rPr>
      <w:rFonts w:ascii="Times New Roman" w:hAnsi="Times New Roman" w:cs="Times New Roman"/>
      <w:bCs w:val="0"/>
      <w:i/>
      <w:kern w:val="0"/>
      <w:lang w:eastAsia="en-US"/>
    </w:rPr>
  </w:style>
  <w:style w:type="character" w:customStyle="1" w:styleId="SupplementaryMaterialChar">
    <w:name w:val="Supplementary Material Char"/>
    <w:basedOn w:val="Char2"/>
    <w:link w:val="SupplementaryMaterial"/>
    <w:rsid w:val="00B659CF"/>
    <w:rPr>
      <w:rFonts w:ascii="Times New Roman" w:eastAsia="宋体" w:hAnsi="Times New Roman" w:cs="Times New Roman"/>
      <w:b/>
      <w:bCs w:val="0"/>
      <w:i/>
      <w:kern w:val="0"/>
      <w:sz w:val="32"/>
      <w:szCs w:val="32"/>
      <w:lang w:eastAsia="en-US"/>
    </w:rPr>
  </w:style>
  <w:style w:type="paragraph" w:styleId="a7">
    <w:name w:val="Title"/>
    <w:basedOn w:val="a"/>
    <w:next w:val="a"/>
    <w:link w:val="Char2"/>
    <w:uiPriority w:val="10"/>
    <w:qFormat/>
    <w:rsid w:val="00B659CF"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Char2">
    <w:name w:val="标题 Char"/>
    <w:basedOn w:val="a0"/>
    <w:link w:val="a7"/>
    <w:uiPriority w:val="10"/>
    <w:rsid w:val="00B659CF"/>
    <w:rPr>
      <w:rFonts w:asciiTheme="majorHAnsi" w:eastAsia="宋体" w:hAnsiTheme="majorHAnsi" w:cstheme="majorBidi"/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4</Pages>
  <Words>1952</Words>
  <Characters>11132</Characters>
  <Application>Microsoft Office Word</Application>
  <DocSecurity>0</DocSecurity>
  <Lines>92</Lines>
  <Paragraphs>26</Paragraphs>
  <ScaleCrop>false</ScaleCrop>
  <Company/>
  <LinksUpToDate>false</LinksUpToDate>
  <CharactersWithSpaces>130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ar</dc:creator>
  <cp:keywords/>
  <dc:description/>
  <cp:lastModifiedBy>star</cp:lastModifiedBy>
  <cp:revision>79</cp:revision>
  <dcterms:created xsi:type="dcterms:W3CDTF">2020-05-03T09:16:00Z</dcterms:created>
  <dcterms:modified xsi:type="dcterms:W3CDTF">2020-06-08T05:18:00Z</dcterms:modified>
</cp:coreProperties>
</file>